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4756D9" w14:textId="732EE852" w:rsidR="00AD63E3" w:rsidRPr="00671A7D" w:rsidRDefault="00AD63E3" w:rsidP="00FC3089">
      <w:pPr>
        <w:pStyle w:val="Articletitle"/>
      </w:pPr>
      <w:bookmarkStart w:id="0" w:name="_GoBack"/>
      <w:bookmarkEnd w:id="0"/>
      <w:r w:rsidRPr="00671A7D">
        <w:t xml:space="preserve">Supplementary Material for "Budget Impact Analysis of Comprehensive Genomic Profiling in Patients </w:t>
      </w:r>
      <w:r w:rsidR="00C17127">
        <w:t>w</w:t>
      </w:r>
      <w:r w:rsidRPr="00671A7D">
        <w:t>ith Advanced Non-Small Cell Lung Cancer"</w:t>
      </w:r>
    </w:p>
    <w:p w14:paraId="57DBC402" w14:textId="77777777" w:rsidR="00AD63E3" w:rsidRPr="00671A7D" w:rsidRDefault="00AD63E3" w:rsidP="00FC3089">
      <w:pPr>
        <w:pStyle w:val="Heading1"/>
        <w:rPr>
          <w:rFonts w:cs="Times New Roman"/>
        </w:rPr>
      </w:pPr>
      <w:r w:rsidRPr="00671A7D">
        <w:rPr>
          <w:rFonts w:cs="Times New Roman"/>
        </w:rPr>
        <w:t>Introduction</w:t>
      </w:r>
    </w:p>
    <w:p w14:paraId="24FB6043" w14:textId="77777777" w:rsidR="00AD63E3" w:rsidRPr="00671A7D" w:rsidRDefault="00AD63E3" w:rsidP="00FC3089">
      <w:r w:rsidRPr="00671A7D">
        <w:t xml:space="preserve">This appendix supplements the methodological descriptions in the manuscript. This section provides additional detail on assumptions and calculations used in the budget impact analysis. </w:t>
      </w:r>
    </w:p>
    <w:p w14:paraId="5AA8B484" w14:textId="77777777" w:rsidR="00AD63E3" w:rsidRPr="00671A7D" w:rsidRDefault="00AD63E3" w:rsidP="00FC3089">
      <w:pPr>
        <w:pStyle w:val="Heading1"/>
        <w:rPr>
          <w:rFonts w:cs="Times New Roman"/>
        </w:rPr>
      </w:pPr>
      <w:r w:rsidRPr="00671A7D">
        <w:rPr>
          <w:rFonts w:cs="Times New Roman"/>
        </w:rPr>
        <w:t>Target Population</w:t>
      </w:r>
    </w:p>
    <w:p w14:paraId="1522256A" w14:textId="03087A6C" w:rsidR="00AD63E3" w:rsidRPr="00671A7D" w:rsidRDefault="00AD63E3" w:rsidP="00FC3089">
      <w:r w:rsidRPr="00671A7D">
        <w:t>The number of patients covered by a hypothetical US health plan was assumed to be 2 million. The age and sex distribution of covered patients was assumed to match the US population. The annual incidence of NSCLC was calculated based on age-specific incidence rates and stratified by sex. Incidence rates in men and women (per 100,000) were 14.6 and 12.3 for age &lt; 65 years, respectively; and 305.0 and 207.8 for ages ≥ 65 years, respectively. The proportion with advanced stage NSCLC at diagnosis was 79%. These epidemiological statistics were drawn from the Surveillance, Epidemiology, and End Results (SEER) Medicare database</w:t>
      </w:r>
      <w:r w:rsidR="001865C8" w:rsidRPr="00671A7D">
        <w:t xml:space="preserve"> </w:t>
      </w:r>
      <w:r w:rsidR="001865C8" w:rsidRPr="00671A7D">
        <w:fldChar w:fldCharType="begin"/>
      </w:r>
      <w:r w:rsidR="001865C8" w:rsidRPr="00671A7D">
        <w:instrText xml:space="preserve"> ADDIN EN.CITE &lt;EndNote&gt;&lt;Cite&gt;&lt;Author&gt;National Cancer Institute&lt;/Author&gt;&lt;Year&gt;2017&lt;/Year&gt;&lt;RecNum&gt;67&lt;/RecNum&gt;&lt;DisplayText&gt;[1]&lt;/DisplayText&gt;&lt;record&gt;&lt;rec-number&gt;67&lt;/rec-number&gt;&lt;foreign-keys&gt;&lt;key app="EN" db-id="zptvz0zr1pp20xetx9kxps2r0pdrea25d09z" timestamp="1529951461"&gt;67&lt;/key&gt;&lt;/foreign-keys&gt;&lt;ref-type name="Web Page"&gt;12&lt;/ref-type&gt;&lt;contributors&gt;&lt;authors&gt;&lt;author&gt;National Cancer Institute,&lt;/author&gt;&lt;/authors&gt;&lt;/contributors&gt;&lt;titles&gt;&lt;title&gt;Cancer stat facts: Lung and bronchus cancer&lt;/title&gt;&lt;/titles&gt;&lt;volume&gt;2017&lt;/volume&gt;&lt;number&gt;April 20&lt;/number&gt;&lt;dates&gt;&lt;year&gt;2017&lt;/year&gt;&lt;/dates&gt;&lt;urls&gt;&lt;related-urls&gt;&lt;url&gt;https://seer.cancer.gov/statfacts/html/lungb.html&lt;/url&gt;&lt;/related-urls&gt;&lt;/urls&gt;&lt;/record&gt;&lt;/Cite&gt;&lt;/EndNote&gt;</w:instrText>
      </w:r>
      <w:r w:rsidR="001865C8" w:rsidRPr="00671A7D">
        <w:fldChar w:fldCharType="separate"/>
      </w:r>
      <w:r w:rsidR="001865C8" w:rsidRPr="00671A7D">
        <w:rPr>
          <w:noProof/>
        </w:rPr>
        <w:t>[1]</w:t>
      </w:r>
      <w:r w:rsidR="001865C8" w:rsidRPr="00671A7D">
        <w:fldChar w:fldCharType="end"/>
      </w:r>
      <w:r w:rsidRPr="00671A7D">
        <w:t xml:space="preserve">. </w:t>
      </w:r>
    </w:p>
    <w:p w14:paraId="035AE429" w14:textId="019E1955" w:rsidR="00FC3089" w:rsidRPr="00671A7D" w:rsidRDefault="00AD63E3" w:rsidP="003F43D0">
      <w:r w:rsidRPr="00671A7D">
        <w:t>The number of incident cases of NSCLC was calculated by multiplying the total number of covered patients (2 million) by the NSCLC annual incidence rate per person. This implied a total of 674 covered patients developing NSCLC. This number was then multiplied by 79% to arrive at</w:t>
      </w:r>
      <w:r w:rsidR="00E13290" w:rsidRPr="00671A7D">
        <w:t xml:space="preserve"> the</w:t>
      </w:r>
      <w:r w:rsidRPr="00671A7D">
        <w:t xml:space="preserve"> population of covered patients diagnosed with advanced NSCLC</w:t>
      </w:r>
      <w:r w:rsidR="00E13290" w:rsidRPr="00671A7D">
        <w:t xml:space="preserve"> (</w:t>
      </w:r>
      <w:r w:rsidRPr="00671A7D">
        <w:t>ie, eligible for molecular testing</w:t>
      </w:r>
      <w:r w:rsidR="00E13290" w:rsidRPr="00671A7D">
        <w:t>)</w:t>
      </w:r>
      <w:r w:rsidRPr="00671A7D">
        <w:t xml:space="preserve">. Based on analyses of the OptumHealth Care Solutions database, approximately 50% of patients with advanced stage NSCLC receive molecular testing, resulting in a final cohort of 266 covered patients receiving molecular testing. </w:t>
      </w:r>
      <w:r w:rsidR="00652574" w:rsidRPr="00671A7D">
        <w:t xml:space="preserve">Among 266 patients in the base case, 5 patients underwent CGP and the remainder 261 underwent </w:t>
      </w:r>
      <w:r w:rsidR="00C17127">
        <w:t>non-CGP</w:t>
      </w:r>
      <w:r w:rsidR="00652574" w:rsidRPr="00671A7D">
        <w:t xml:space="preserve"> molecular diagnostic </w:t>
      </w:r>
      <w:r w:rsidR="00FC3089" w:rsidRPr="00671A7D">
        <w:t xml:space="preserve">testing. </w:t>
      </w:r>
    </w:p>
    <w:p w14:paraId="0E7B2623" w14:textId="2269DEC4" w:rsidR="00AD63E3" w:rsidRPr="00671A7D" w:rsidRDefault="00DE2F59" w:rsidP="00FC3089">
      <w:pPr>
        <w:pStyle w:val="Heading1"/>
        <w:rPr>
          <w:rFonts w:cs="Times New Roman"/>
        </w:rPr>
      </w:pPr>
      <w:r>
        <w:rPr>
          <w:rFonts w:cs="Times New Roman"/>
        </w:rPr>
        <w:lastRenderedPageBreak/>
        <w:t>Molecular Diagnostic Testing</w:t>
      </w:r>
    </w:p>
    <w:p w14:paraId="3D461540" w14:textId="2568B188" w:rsidR="00DE2F59" w:rsidRDefault="00DE2F59" w:rsidP="00E03FC6">
      <w:r>
        <w:t>Our model considered two types of molecular diagnostic testing: comprehensive genomic profiling</w:t>
      </w:r>
      <w:r w:rsidR="001C0A72">
        <w:t xml:space="preserve"> (CGP)</w:t>
      </w:r>
      <w:r>
        <w:t xml:space="preserve">, represented by FoundationOne, and non-GGP testing, </w:t>
      </w:r>
      <w:r w:rsidRPr="00DE2F59">
        <w:t>repres</w:t>
      </w:r>
      <w:r>
        <w:t>en</w:t>
      </w:r>
      <w:r w:rsidRPr="00DE2F59">
        <w:t xml:space="preserve">ted as a mix of conventional and NGS-based tests for single genes and small NSCLC panels. </w:t>
      </w:r>
    </w:p>
    <w:p w14:paraId="3AA7061D" w14:textId="7F4CF0B7" w:rsidR="00DE2F59" w:rsidRDefault="00AD63E3" w:rsidP="00E03FC6">
      <w:r w:rsidRPr="00671A7D">
        <w:t xml:space="preserve">The alterations considered in this model included </w:t>
      </w:r>
      <w:r w:rsidRPr="00671A7D">
        <w:rPr>
          <w:i/>
        </w:rPr>
        <w:t>EGFR</w:t>
      </w:r>
      <w:r w:rsidRPr="00671A7D">
        <w:t xml:space="preserve">, </w:t>
      </w:r>
      <w:r w:rsidRPr="00671A7D">
        <w:rPr>
          <w:i/>
        </w:rPr>
        <w:t>ALK</w:t>
      </w:r>
      <w:r w:rsidRPr="00671A7D">
        <w:t xml:space="preserve">, </w:t>
      </w:r>
      <w:r w:rsidRPr="00671A7D">
        <w:rPr>
          <w:i/>
        </w:rPr>
        <w:t>ROS1</w:t>
      </w:r>
      <w:r w:rsidRPr="00671A7D">
        <w:t xml:space="preserve">, </w:t>
      </w:r>
      <w:r w:rsidRPr="00671A7D">
        <w:rPr>
          <w:i/>
        </w:rPr>
        <w:t>HER2</w:t>
      </w:r>
      <w:r w:rsidRPr="00671A7D">
        <w:t xml:space="preserve">, </w:t>
      </w:r>
      <w:r w:rsidRPr="00671A7D">
        <w:rPr>
          <w:i/>
        </w:rPr>
        <w:t>BRAF</w:t>
      </w:r>
      <w:r w:rsidRPr="00671A7D">
        <w:t xml:space="preserve">, </w:t>
      </w:r>
      <w:r w:rsidRPr="00671A7D">
        <w:rPr>
          <w:i/>
        </w:rPr>
        <w:t>MET</w:t>
      </w:r>
      <w:r w:rsidRPr="00671A7D">
        <w:t xml:space="preserve">, </w:t>
      </w:r>
      <w:r w:rsidRPr="00671A7D">
        <w:rPr>
          <w:i/>
        </w:rPr>
        <w:t>RET</w:t>
      </w:r>
      <w:r w:rsidRPr="00671A7D">
        <w:t xml:space="preserve"> and </w:t>
      </w:r>
      <w:r w:rsidRPr="00671A7D">
        <w:rPr>
          <w:i/>
        </w:rPr>
        <w:t>KRAS</w:t>
      </w:r>
      <w:r w:rsidRPr="00671A7D">
        <w:t xml:space="preserve">; other loci </w:t>
      </w:r>
      <w:r w:rsidR="00C17127">
        <w:t xml:space="preserve">that can inform clinical trial enrolment, including those </w:t>
      </w:r>
      <w:r w:rsidRPr="00671A7D">
        <w:t>with targeted therapies available through clinical trials</w:t>
      </w:r>
      <w:r w:rsidR="00C17127">
        <w:t>,</w:t>
      </w:r>
      <w:r w:rsidRPr="00671A7D">
        <w:t xml:space="preserve"> were studied as a</w:t>
      </w:r>
      <w:r w:rsidR="009F3540" w:rsidRPr="00671A7D">
        <w:t>n</w:t>
      </w:r>
      <w:r w:rsidRPr="00671A7D">
        <w:t xml:space="preserve"> aggregated group. For each alteration, the percentage of alterations detected was assumed to differ </w:t>
      </w:r>
      <w:r w:rsidR="00C17127">
        <w:t>for</w:t>
      </w:r>
      <w:r w:rsidRPr="00671A7D">
        <w:t xml:space="preserve"> FoundationOne </w:t>
      </w:r>
      <w:r w:rsidR="00C17127">
        <w:t xml:space="preserve">or NGS compared to </w:t>
      </w:r>
      <w:r w:rsidRPr="00671A7D">
        <w:t>conventional molecular diagnostic testing, with greater sensitivity for FoundationOne</w:t>
      </w:r>
      <w:r w:rsidR="00C17127">
        <w:t>/NGS</w:t>
      </w:r>
      <w:r w:rsidRPr="00671A7D">
        <w:t>.</w:t>
      </w:r>
      <w:r w:rsidR="00DE2F59">
        <w:t xml:space="preserve"> While one published study has</w:t>
      </w:r>
      <w:r w:rsidR="00C17127">
        <w:t xml:space="preserve"> shown that FoundationOne identified alterations in </w:t>
      </w:r>
      <w:r w:rsidR="00277072" w:rsidRPr="00671A7D">
        <w:t xml:space="preserve">26% of those patients </w:t>
      </w:r>
      <w:r w:rsidRPr="00671A7D">
        <w:t xml:space="preserve">who </w:t>
      </w:r>
      <w:r w:rsidR="00277072" w:rsidRPr="00671A7D">
        <w:t>tested negative on</w:t>
      </w:r>
      <w:r w:rsidRPr="00671A7D">
        <w:t xml:space="preserve"> conventional testing </w:t>
      </w:r>
      <w:r w:rsidR="001865C8" w:rsidRPr="00671A7D">
        <w:fldChar w:fldCharType="begin">
          <w:fldData xml:space="preserve">PEVuZE5vdGU+PENpdGU+PEF1dGhvcj5Ecmlsb248L0F1dGhvcj48WWVhcj4yMDE1PC9ZZWFyPjxS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zNjMxLTk8L3BhZ2VzPjx2b2x1bWU+MjE8L3ZvbHVtZT48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</w:fldData>
        </w:fldChar>
      </w:r>
      <w:r w:rsidR="001865C8" w:rsidRPr="00671A7D">
        <w:instrText xml:space="preserve"> ADDIN EN.CITE </w:instrText>
      </w:r>
      <w:r w:rsidR="001865C8" w:rsidRPr="00671A7D">
        <w:fldChar w:fldCharType="begin">
          <w:fldData xml:space="preserve">PEVuZE5vdGU+PENpdGU+PEF1dGhvcj5Ecmlsb248L0F1dGhvcj48WWVhcj4yMDE1PC9ZZWFyPjxS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</w:fldData>
        </w:fldChar>
      </w:r>
      <w:r w:rsidR="001865C8" w:rsidRPr="00671A7D">
        <w:instrText xml:space="preserve"> ADDIN EN.CITE.DATA </w:instrText>
      </w:r>
      <w:r w:rsidR="001865C8" w:rsidRPr="00671A7D">
        <w:fldChar w:fldCharType="end"/>
      </w:r>
      <w:r w:rsidR="001865C8" w:rsidRPr="00671A7D">
        <w:fldChar w:fldCharType="separate"/>
      </w:r>
      <w:r w:rsidR="001865C8" w:rsidRPr="00671A7D">
        <w:rPr>
          <w:noProof/>
        </w:rPr>
        <w:t>[2]</w:t>
      </w:r>
      <w:r w:rsidR="001865C8" w:rsidRPr="00671A7D">
        <w:fldChar w:fldCharType="end"/>
      </w:r>
      <w:r w:rsidR="00C17127">
        <w:t xml:space="preserve">, </w:t>
      </w:r>
      <w:r w:rsidR="00DE2F59">
        <w:t>the results of this study were not used in the present analysis.  Rather,</w:t>
      </w:r>
      <w:r w:rsidR="00C17127">
        <w:t xml:space="preserve"> </w:t>
      </w:r>
      <w:r w:rsidR="00DE2F59">
        <w:t>more conservative s</w:t>
      </w:r>
      <w:r w:rsidR="004060F1" w:rsidRPr="00671A7D">
        <w:t>ensitivit</w:t>
      </w:r>
      <w:r w:rsidR="00C17127">
        <w:t xml:space="preserve">ies of detection were drawn from </w:t>
      </w:r>
      <w:r w:rsidR="00947FE1" w:rsidRPr="00671A7D">
        <w:t>large population studies reporting detection rates by locus</w:t>
      </w:r>
      <w:r w:rsidR="001865C8" w:rsidRPr="00671A7D">
        <w:t xml:space="preserve"> </w:t>
      </w:r>
      <w:r w:rsidR="001865C8" w:rsidRPr="00671A7D">
        <w:fldChar w:fldCharType="begin"/>
      </w:r>
      <w:r w:rsidR="001865C8" w:rsidRPr="00671A7D">
        <w:instrText xml:space="preserve"> ADDIN EN.CITE &lt;EndNote&gt;&lt;Cite&gt;&lt;Author&gt;Presley&lt;/Author&gt;&lt;Year&gt;2017&lt;/Year&gt;&lt;RecNum&gt;74&lt;/RecNum&gt;&lt;DisplayText&gt;[3]&lt;/DisplayText&gt;&lt;record&gt;&lt;rec-number&gt;74&lt;/rec-number&gt;&lt;foreign-keys&gt;&lt;key app="EN" db-id="zptvz0zr1pp20xetx9kxps2r0pdrea25d09z" timestamp="1531261870"&gt;74&lt;/key&gt;&lt;/foreign-keys&gt;&lt;ref-type name="Generic"&gt;13&lt;/ref-type&gt;&lt;contributors&gt;&lt;authors&gt;&lt;author&gt;Presley, Carolyn Jean&lt;/author&gt;&lt;author&gt;Soulos, Pamela R&lt;/author&gt;&lt;author&gt;Chiang, Anne C&lt;/author&gt;&lt;author&gt;Longtine, Janina A&lt;/author&gt;&lt;author&gt;Adelson, Kerin B&lt;/author&gt;&lt;author&gt;Herbst, Roy S&lt;/author&gt;&lt;author&gt;Nussbaum, Nathan C&lt;/author&gt;&lt;author&gt;Sorg, Rachael&lt;/author&gt;&lt;author&gt;Abernethy, Amy Pickar&lt;/author&gt;&lt;author&gt;Agarwala, Vineeta&lt;/author&gt;&lt;/authors&gt;&lt;/contributors&gt;&lt;titles&gt;&lt;title&gt;Disparities in next generation sequencing in a population-based community cohort of patients with advanced non-small cell lung cancer&lt;/title&gt;&lt;/titles&gt;&lt;dates&gt;&lt;year&gt;2017&lt;/year&gt;&lt;/dates&gt;&lt;publisher&gt;American Society of Clinical Oncology&lt;/publisher&gt;&lt;isbn&gt;0732-183X&lt;/isbn&gt;&lt;urls&gt;&lt;/urls&gt;&lt;/record&gt;&lt;/Cite&gt;&lt;/EndNote&gt;</w:instrText>
      </w:r>
      <w:r w:rsidR="001865C8" w:rsidRPr="00671A7D">
        <w:fldChar w:fldCharType="separate"/>
      </w:r>
      <w:r w:rsidR="001865C8" w:rsidRPr="00671A7D">
        <w:rPr>
          <w:noProof/>
        </w:rPr>
        <w:t>[3]</w:t>
      </w:r>
      <w:r w:rsidR="001865C8" w:rsidRPr="00671A7D">
        <w:fldChar w:fldCharType="end"/>
      </w:r>
      <w:r w:rsidR="00947FE1" w:rsidRPr="00671A7D">
        <w:t xml:space="preserve">. </w:t>
      </w:r>
      <w:r w:rsidRPr="00671A7D">
        <w:t xml:space="preserve">Since mutation frequencies differ by histology, the distribution between </w:t>
      </w:r>
      <w:r w:rsidR="007B3E43" w:rsidRPr="00671A7D">
        <w:t xml:space="preserve">non-squamous and </w:t>
      </w:r>
      <w:r w:rsidRPr="00671A7D">
        <w:t xml:space="preserve">squamous histology was set at </w:t>
      </w:r>
      <w:r w:rsidR="007B3E43" w:rsidRPr="00671A7D">
        <w:t xml:space="preserve">70% and </w:t>
      </w:r>
      <w:r w:rsidRPr="00671A7D">
        <w:t>30%</w:t>
      </w:r>
      <w:r w:rsidR="007B3E43" w:rsidRPr="00671A7D">
        <w:t>,</w:t>
      </w:r>
      <w:r w:rsidRPr="00671A7D">
        <w:t xml:space="preserve"> respectively</w:t>
      </w:r>
      <w:r w:rsidR="00E13290" w:rsidRPr="00671A7D">
        <w:t xml:space="preserve"> and used to calculate a weighted average</w:t>
      </w:r>
      <w:r w:rsidR="00C17127">
        <w:t xml:space="preserve"> for the prevalence of alterations</w:t>
      </w:r>
      <w:r w:rsidRPr="00671A7D">
        <w:t xml:space="preserve">. The testing rate for the conventional testing group was calculated based on a mix of potential tests for genomic alterations. </w:t>
      </w:r>
      <w:r w:rsidR="003B22F3" w:rsidRPr="00671A7D">
        <w:t xml:space="preserve">Sixty </w:t>
      </w:r>
      <w:r w:rsidRPr="00671A7D">
        <w:t xml:space="preserve">percent were assumed to be </w:t>
      </w:r>
      <w:r w:rsidR="0076292F" w:rsidRPr="00671A7D">
        <w:t>panel tests for specific alterations within common genes, among these 10% were assumed to be NGS and 50% were non-NGS</w:t>
      </w:r>
      <w:r w:rsidR="009B50AF" w:rsidRPr="00671A7D">
        <w:t xml:space="preserve">, </w:t>
      </w:r>
      <w:r w:rsidR="003B22F3" w:rsidRPr="00671A7D">
        <w:t>20</w:t>
      </w:r>
      <w:r w:rsidRPr="00671A7D">
        <w:t xml:space="preserve">% were assumed to be tests for </w:t>
      </w:r>
      <w:r w:rsidRPr="00671A7D">
        <w:rPr>
          <w:i/>
        </w:rPr>
        <w:t>EGFR</w:t>
      </w:r>
      <w:r w:rsidRPr="00671A7D">
        <w:t xml:space="preserve"> only, and </w:t>
      </w:r>
      <w:r w:rsidR="003B22F3" w:rsidRPr="00671A7D">
        <w:t>20</w:t>
      </w:r>
      <w:r w:rsidRPr="00671A7D">
        <w:t xml:space="preserve">% were assumed to be tests for </w:t>
      </w:r>
      <w:r w:rsidRPr="00671A7D">
        <w:rPr>
          <w:i/>
        </w:rPr>
        <w:t>ALK</w:t>
      </w:r>
      <w:r w:rsidRPr="00671A7D">
        <w:t xml:space="preserve"> only. </w:t>
      </w:r>
      <w:r w:rsidR="00D046E1" w:rsidRPr="00671A7D">
        <w:t xml:space="preserve">Thus, </w:t>
      </w:r>
      <w:r w:rsidR="003B22F3" w:rsidRPr="00671A7D">
        <w:t>80</w:t>
      </w:r>
      <w:r w:rsidR="00D046E1" w:rsidRPr="00671A7D">
        <w:t xml:space="preserve">% are tested for EGFR, </w:t>
      </w:r>
      <w:r w:rsidR="003B22F3" w:rsidRPr="00671A7D">
        <w:t>80</w:t>
      </w:r>
      <w:r w:rsidR="00D046E1" w:rsidRPr="00671A7D">
        <w:t xml:space="preserve">% are tested for ALK and </w:t>
      </w:r>
      <w:r w:rsidR="003B22F3" w:rsidRPr="00671A7D">
        <w:t>60</w:t>
      </w:r>
      <w:r w:rsidR="00D046E1" w:rsidRPr="00671A7D">
        <w:t>% are tested for alterations at the remaining loci listed above.</w:t>
      </w:r>
      <w:r w:rsidR="00D046E1" w:rsidRPr="00671A7D">
        <w:rPr>
          <w:rStyle w:val="Strong"/>
          <w:rFonts w:ascii="Times New Roman" w:hAnsi="Times New Roman"/>
        </w:rPr>
        <w:t xml:space="preserve"> </w:t>
      </w:r>
      <w:r w:rsidR="00D046E1" w:rsidRPr="00671A7D">
        <w:t xml:space="preserve">Unfortunately, there is no clinically meaningful actionable mutation for squamous cell histology. </w:t>
      </w:r>
      <w:r w:rsidRPr="00671A7D">
        <w:t>The prevalence of other loci</w:t>
      </w:r>
      <w:r w:rsidR="00C17127">
        <w:t xml:space="preserve"> that could inform clinical trial enrollment</w:t>
      </w:r>
      <w:r w:rsidRPr="00671A7D">
        <w:t xml:space="preserve">, as a group, in non-squamous cancer was calculated based on Suh et al </w:t>
      </w:r>
      <w:r w:rsidR="001865C8" w:rsidRPr="00671A7D">
        <w:lastRenderedPageBreak/>
        <w:fldChar w:fldCharType="begin">
          <w:fldData xml:space="preserve">PEVuZE5vdGU+PENpdGU+PEF1dGhvcj5TdWg8L0F1dGhvcj48WWVhcj4yMDE2PC9ZZWFyPjxSZWNO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</w:fldData>
        </w:fldChar>
      </w:r>
      <w:r w:rsidR="001865C8" w:rsidRPr="00671A7D">
        <w:instrText xml:space="preserve"> ADDIN EN.CITE </w:instrText>
      </w:r>
      <w:r w:rsidR="001865C8" w:rsidRPr="00671A7D">
        <w:fldChar w:fldCharType="begin">
          <w:fldData xml:space="preserve">PEVuZE5vdGU+PENpdGU+PEF1dGhvcj5TdWg8L0F1dGhvcj48WWVhcj4yMDE2PC9ZZWFyPjxSZWNO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</w:fldData>
        </w:fldChar>
      </w:r>
      <w:r w:rsidR="001865C8" w:rsidRPr="00671A7D">
        <w:instrText xml:space="preserve"> ADDIN EN.CITE.DATA </w:instrText>
      </w:r>
      <w:r w:rsidR="001865C8" w:rsidRPr="00671A7D">
        <w:fldChar w:fldCharType="end"/>
      </w:r>
      <w:r w:rsidR="001865C8" w:rsidRPr="00671A7D">
        <w:fldChar w:fldCharType="separate"/>
      </w:r>
      <w:r w:rsidR="001865C8" w:rsidRPr="00671A7D">
        <w:rPr>
          <w:noProof/>
        </w:rPr>
        <w:t>[4]</w:t>
      </w:r>
      <w:r w:rsidR="001865C8" w:rsidRPr="00671A7D">
        <w:fldChar w:fldCharType="end"/>
      </w:r>
      <w:r w:rsidRPr="00671A7D">
        <w:t xml:space="preserve"> which reported the collective prevalence of </w:t>
      </w:r>
      <w:r w:rsidR="00C17127">
        <w:t xml:space="preserve">such </w:t>
      </w:r>
      <w:r w:rsidRPr="00671A7D">
        <w:t xml:space="preserve">alterations for the following loci: </w:t>
      </w:r>
      <w:r w:rsidRPr="00671A7D">
        <w:rPr>
          <w:i/>
        </w:rPr>
        <w:t>STK11</w:t>
      </w:r>
      <w:r w:rsidRPr="00671A7D">
        <w:t xml:space="preserve">, </w:t>
      </w:r>
      <w:r w:rsidRPr="00671A7D">
        <w:rPr>
          <w:i/>
        </w:rPr>
        <w:t>MYC</w:t>
      </w:r>
      <w:r w:rsidRPr="00671A7D">
        <w:t xml:space="preserve">, </w:t>
      </w:r>
      <w:r w:rsidRPr="00671A7D">
        <w:rPr>
          <w:i/>
        </w:rPr>
        <w:t>RICTOR</w:t>
      </w:r>
      <w:r w:rsidRPr="00671A7D">
        <w:t xml:space="preserve">, </w:t>
      </w:r>
      <w:r w:rsidRPr="00671A7D">
        <w:rPr>
          <w:i/>
        </w:rPr>
        <w:t>CDK4</w:t>
      </w:r>
      <w:r w:rsidRPr="00671A7D">
        <w:t xml:space="preserve">, </w:t>
      </w:r>
      <w:r w:rsidRPr="00671A7D">
        <w:rPr>
          <w:i/>
        </w:rPr>
        <w:t>CCND1</w:t>
      </w:r>
      <w:r w:rsidRPr="00671A7D">
        <w:t xml:space="preserve">, </w:t>
      </w:r>
      <w:r w:rsidRPr="00671A7D">
        <w:rPr>
          <w:i/>
        </w:rPr>
        <w:t>BRCA2</w:t>
      </w:r>
      <w:r w:rsidRPr="00671A7D">
        <w:t xml:space="preserve">, </w:t>
      </w:r>
      <w:r w:rsidRPr="00671A7D">
        <w:rPr>
          <w:i/>
        </w:rPr>
        <w:t>BRCA1</w:t>
      </w:r>
      <w:r w:rsidRPr="00671A7D">
        <w:t xml:space="preserve">, </w:t>
      </w:r>
      <w:r w:rsidRPr="00671A7D">
        <w:rPr>
          <w:i/>
        </w:rPr>
        <w:t>NTRK1</w:t>
      </w:r>
      <w:r w:rsidRPr="00671A7D">
        <w:t xml:space="preserve">, and </w:t>
      </w:r>
      <w:r w:rsidRPr="00671A7D">
        <w:rPr>
          <w:i/>
        </w:rPr>
        <w:t>NTRK3</w:t>
      </w:r>
      <w:r w:rsidRPr="00671A7D">
        <w:t xml:space="preserve">. The pan-negative cohort for conventional loci represented 19.6% of all cases, of which approximately 52% had mutations at the loci listed above. The overall prevalence of alterations at these loci was calculated as the proportion in the pan-negative cohort multiplied by the proportion in the pan-negative cohort with mutations: 19.5% × 52% = 10%. The prevalence of other alterations in NSCLC with squamous cell histology was calculated based on the prevalence of reported </w:t>
      </w:r>
      <w:r w:rsidRPr="00671A7D">
        <w:rPr>
          <w:i/>
        </w:rPr>
        <w:t>PIK3CA</w:t>
      </w:r>
      <w:r w:rsidRPr="00671A7D">
        <w:t xml:space="preserve"> (20%) and </w:t>
      </w:r>
      <w:r w:rsidRPr="00671A7D">
        <w:rPr>
          <w:i/>
        </w:rPr>
        <w:t>FGFR</w:t>
      </w:r>
      <w:r w:rsidRPr="00671A7D">
        <w:t xml:space="preserve"> (20%) alterations </w:t>
      </w:r>
      <w:r w:rsidR="001865C8" w:rsidRPr="00671A7D">
        <w:fldChar w:fldCharType="begin"/>
      </w:r>
      <w:r w:rsidR="001865C8" w:rsidRPr="00671A7D">
        <w:instrText xml:space="preserve"> ADDIN EN.CITE &lt;EndNote&gt;&lt;Cite&gt;&lt;Author&gt;Heist&lt;/Author&gt;&lt;Year&gt;2012&lt;/Year&gt;&lt;RecNum&gt;42&lt;/RecNum&gt;&lt;DisplayText&gt;[5]&lt;/DisplayText&gt;&lt;record&gt;&lt;rec-number&gt;42&lt;/rec-number&gt;&lt;foreign-keys&gt;&lt;key app="EN" db-id="zptvz0zr1pp20xetx9kxps2r0pdrea25d09z" timestamp="1529951455"&gt;42&lt;/key&gt;&lt;/foreign-keys&gt;&lt;ref-type name="Journal Article"&gt;17&lt;/ref-type&gt;&lt;contributors&gt;&lt;authors&gt;&lt;author&gt;Heist, R. S.&lt;/author&gt;&lt;author&gt;Sequist, L. V.&lt;/author&gt;&lt;author&gt;Engelman, J. A.&lt;/author&gt;&lt;/authors&gt;&lt;/contributors&gt;&lt;auth-address&gt;Department of Hematology Oncology, Massachusetts General Hospital Cancer Center, Boston, MA, USA. rheist@partners.org&lt;/auth-address&gt;&lt;titles&gt;&lt;title&gt;Genetic changes in squamous cell lung cancer: a review&lt;/title&gt;&lt;secondary-title&gt;J Thorac Oncol&lt;/secondary-title&gt;&lt;alt-title&gt;Journal of thoracic oncology : official publication of the International Association for the Study of Lung Cancer&lt;/alt-title&gt;&lt;/titles&gt;&lt;periodical&gt;&lt;full-title&gt;J Thorac Oncol&lt;/full-title&gt;&lt;abbr-1&gt;Journal of thoracic oncology : official publication of the International Association for the Study of Lung Cancer&lt;/abbr-1&gt;&lt;/periodical&gt;&lt;alt-periodical&gt;&lt;full-title&gt;J Thorac Oncol&lt;/full-title&gt;&lt;abbr-1&gt;Journal of thoracic oncology : official publication of the International Association for the Study of Lung Cancer&lt;/abbr-1&gt;&lt;/alt-periodical&gt;&lt;pages&gt;924-33&lt;/pages&gt;&lt;volume&gt;7&lt;/volume&gt;&lt;number&gt;5&lt;/number&gt;&lt;edition&gt;2012/06/23&lt;/edition&gt;&lt;keywords&gt;&lt;keyword&gt;Adenocarcinoma/diagnosis/*genetics/therapy&lt;/keyword&gt;&lt;keyword&gt;*Genetic Markers&lt;/keyword&gt;&lt;keyword&gt;*Genetic Variation&lt;/keyword&gt;&lt;keyword&gt;Humans&lt;/keyword&gt;&lt;keyword&gt;Lung Neoplasms/diagnosis/*genetics/therapy&lt;/keyword&gt;&lt;/keywords&gt;&lt;dates&gt;&lt;year&gt;2012&lt;/year&gt;&lt;pub-dates&gt;&lt;date&gt;May&lt;/date&gt;&lt;/pub-dates&gt;&lt;/dates&gt;&lt;isbn&gt;1556-0864&lt;/isbn&gt;&lt;accession-num&gt;22722794&lt;/accession-num&gt;&lt;urls&gt;&lt;/urls&gt;&lt;custom2&gt;PMC3404741&lt;/custom2&gt;&lt;custom6&gt;NIHMS390874&lt;/custom6&gt;&lt;electronic-resource-num&gt;10.1097/JTO.0b013e31824cc334&lt;/electronic-resource-num&gt;&lt;remote-database-provider&gt;NLM&lt;/remote-database-provider&gt;&lt;language&gt;eng&lt;/language&gt;&lt;/record&gt;&lt;/Cite&gt;&lt;/EndNote&gt;</w:instrText>
      </w:r>
      <w:r w:rsidR="001865C8" w:rsidRPr="00671A7D">
        <w:fldChar w:fldCharType="separate"/>
      </w:r>
      <w:r w:rsidR="001865C8" w:rsidRPr="00671A7D">
        <w:rPr>
          <w:noProof/>
        </w:rPr>
        <w:t>[5]</w:t>
      </w:r>
      <w:r w:rsidR="001865C8" w:rsidRPr="00671A7D">
        <w:fldChar w:fldCharType="end"/>
      </w:r>
      <w:r w:rsidRPr="00671A7D">
        <w:t xml:space="preserve">. A summary of the </w:t>
      </w:r>
      <w:r w:rsidR="00021F42" w:rsidRPr="00671A7D">
        <w:t xml:space="preserve">detection rates among </w:t>
      </w:r>
      <w:r w:rsidRPr="00671A7D">
        <w:t xml:space="preserve">patients tested </w:t>
      </w:r>
      <w:r w:rsidR="00021F42" w:rsidRPr="00671A7D">
        <w:t xml:space="preserve">for the specific loci </w:t>
      </w:r>
      <w:r w:rsidRPr="00671A7D">
        <w:t xml:space="preserve">and the </w:t>
      </w:r>
      <w:r w:rsidR="00021F42" w:rsidRPr="00671A7D">
        <w:t>detection rates in the population that receives any molecular testing</w:t>
      </w:r>
      <w:r w:rsidRPr="00671A7D">
        <w:t xml:space="preserve"> for FoundationOne and </w:t>
      </w:r>
      <w:r w:rsidR="00DE2F59">
        <w:t>non-CGP</w:t>
      </w:r>
      <w:r w:rsidRPr="00671A7D">
        <w:t xml:space="preserve"> molecular diagnostic testing is presented in</w:t>
      </w:r>
      <w:r w:rsidR="009379F7" w:rsidRPr="00671A7D">
        <w:t xml:space="preserve"> </w:t>
      </w:r>
      <w:r w:rsidR="009379F7" w:rsidRPr="00671A7D">
        <w:fldChar w:fldCharType="begin"/>
      </w:r>
      <w:r w:rsidR="009379F7" w:rsidRPr="00671A7D">
        <w:instrText xml:space="preserve"> REF _Ref519781164 \h </w:instrText>
      </w:r>
      <w:r w:rsidR="00671A7D">
        <w:instrText xml:space="preserve"> \* MERGEFORMAT </w:instrText>
      </w:r>
      <w:r w:rsidR="009379F7" w:rsidRPr="00671A7D">
        <w:fldChar w:fldCharType="separate"/>
      </w:r>
      <w:r w:rsidR="009379F7" w:rsidRPr="00671A7D">
        <w:t>Table S</w:t>
      </w:r>
      <w:r w:rsidR="009379F7" w:rsidRPr="00671A7D">
        <w:rPr>
          <w:noProof/>
        </w:rPr>
        <w:t>1</w:t>
      </w:r>
      <w:r w:rsidR="009379F7" w:rsidRPr="00671A7D">
        <w:fldChar w:fldCharType="end"/>
      </w:r>
      <w:r w:rsidRPr="00671A7D">
        <w:t>.</w:t>
      </w:r>
      <w:r w:rsidR="00E03FC6" w:rsidRPr="00671A7D">
        <w:t xml:space="preserve"> </w:t>
      </w:r>
    </w:p>
    <w:p w14:paraId="3DA8B075" w14:textId="16A10770" w:rsidR="00AD63E3" w:rsidRPr="00671A7D" w:rsidRDefault="00E03FC6" w:rsidP="00E03FC6">
      <w:r w:rsidRPr="00671A7D">
        <w:t>Sensitivity analyses were conducted to assess changes in testing rates by non-NGS and NGS. In th</w:t>
      </w:r>
      <w:r w:rsidR="00DE2F59">
        <w:t>is</w:t>
      </w:r>
      <w:r w:rsidRPr="00671A7D">
        <w:t xml:space="preserve"> scenario, </w:t>
      </w:r>
      <w:r w:rsidRPr="00671A7D">
        <w:rPr>
          <w:i/>
        </w:rPr>
        <w:t>EGFR</w:t>
      </w:r>
      <w:r w:rsidRPr="00671A7D">
        <w:t xml:space="preserve"> and </w:t>
      </w:r>
      <w:r w:rsidRPr="00671A7D">
        <w:rPr>
          <w:i/>
        </w:rPr>
        <w:t>ALK</w:t>
      </w:r>
      <w:r w:rsidRPr="00671A7D">
        <w:t xml:space="preserve"> were testing at 55% in non-NGS and 20% in NGS while the remaining alterations were tested at 30% non-NGS and 20% NGS. The total alterations were calculated </w:t>
      </w:r>
      <w:r w:rsidR="008A49CF" w:rsidRPr="00671A7D">
        <w:t>as the product of</w:t>
      </w:r>
      <w:r w:rsidRPr="00671A7D">
        <w:t xml:space="preserve"> alterations detected among those tested</w:t>
      </w:r>
      <w:r w:rsidR="008A49CF" w:rsidRPr="00671A7D">
        <w:t xml:space="preserve"> in the convention and non-NGS testing rate, added to the product of alterations detected among those tested in the FoundationOne and NGS testing rate. The values used in the sensitivity analyses are shown in parenthesis in </w:t>
      </w:r>
      <w:r w:rsidR="008A49CF" w:rsidRPr="00671A7D">
        <w:fldChar w:fldCharType="begin"/>
      </w:r>
      <w:r w:rsidR="008A49CF" w:rsidRPr="00671A7D">
        <w:instrText xml:space="preserve"> REF _Ref519781164 \h </w:instrText>
      </w:r>
      <w:r w:rsidR="00671A7D">
        <w:instrText xml:space="preserve"> \* MERGEFORMAT </w:instrText>
      </w:r>
      <w:r w:rsidR="008A49CF" w:rsidRPr="00671A7D">
        <w:fldChar w:fldCharType="separate"/>
      </w:r>
      <w:r w:rsidR="008A49CF" w:rsidRPr="00671A7D">
        <w:t>Table S</w:t>
      </w:r>
      <w:r w:rsidR="008A49CF" w:rsidRPr="00671A7D">
        <w:rPr>
          <w:noProof/>
        </w:rPr>
        <w:t>1</w:t>
      </w:r>
      <w:r w:rsidR="008A49CF" w:rsidRPr="00671A7D">
        <w:fldChar w:fldCharType="end"/>
      </w:r>
      <w:r w:rsidR="009014C6" w:rsidRPr="00671A7D">
        <w:t xml:space="preserve"> and results are</w:t>
      </w:r>
      <w:r w:rsidR="00C13ED8" w:rsidRPr="00671A7D">
        <w:t xml:space="preserve"> shown in Figures 3 and 4 of the manuscript</w:t>
      </w:r>
      <w:r w:rsidR="008A49CF" w:rsidRPr="00671A7D">
        <w:t>.</w:t>
      </w:r>
    </w:p>
    <w:p w14:paraId="656E4541" w14:textId="77777777" w:rsidR="00FC3089" w:rsidRPr="00671A7D" w:rsidRDefault="00FC3089" w:rsidP="00FC3089"/>
    <w:p w14:paraId="5A346E49" w14:textId="0F7F7B38" w:rsidR="00AD63E3" w:rsidRPr="00671A7D" w:rsidRDefault="00AD63E3" w:rsidP="00FC3089">
      <w:r w:rsidRPr="00671A7D">
        <w:t xml:space="preserve">Based on molecular diagnostic testing and alterations detected, patients </w:t>
      </w:r>
      <w:r w:rsidR="00D5067A" w:rsidRPr="00671A7D">
        <w:t xml:space="preserve">received </w:t>
      </w:r>
      <w:r w:rsidRPr="00671A7D">
        <w:t>either targeted therapy (listed in NCCN Guidelines</w:t>
      </w:r>
      <w:r w:rsidRPr="00671A7D">
        <w:rPr>
          <w:vertAlign w:val="superscript"/>
        </w:rPr>
        <w:t>®</w:t>
      </w:r>
      <w:r w:rsidRPr="00671A7D">
        <w:t xml:space="preserve"> or available through clinical trials) or no</w:t>
      </w:r>
      <w:r w:rsidR="00D5067A" w:rsidRPr="00671A7D">
        <w:t>t</w:t>
      </w:r>
      <w:r w:rsidRPr="00671A7D">
        <w:t xml:space="preserve"> targeted therapy. The proportion of patients for whom targeted therapy was available based on expected test results was calculated as the sum of total variants detected for loci with targeted therapies in </w:t>
      </w:r>
      <w:r w:rsidR="000E56B3" w:rsidRPr="00671A7D">
        <w:fldChar w:fldCharType="begin"/>
      </w:r>
      <w:r w:rsidR="000E56B3" w:rsidRPr="00671A7D">
        <w:instrText xml:space="preserve"> REF _Ref519781164 \h </w:instrText>
      </w:r>
      <w:r w:rsidR="00671A7D">
        <w:instrText xml:space="preserve"> \* MERGEFORMAT </w:instrText>
      </w:r>
      <w:r w:rsidR="000E56B3" w:rsidRPr="00671A7D">
        <w:fldChar w:fldCharType="separate"/>
      </w:r>
      <w:r w:rsidR="000E56B3" w:rsidRPr="00671A7D">
        <w:t>Table S</w:t>
      </w:r>
      <w:r w:rsidR="000E56B3" w:rsidRPr="00671A7D">
        <w:rPr>
          <w:noProof/>
        </w:rPr>
        <w:t>1</w:t>
      </w:r>
      <w:r w:rsidR="000E56B3" w:rsidRPr="00671A7D">
        <w:fldChar w:fldCharType="end"/>
      </w:r>
      <w:r w:rsidRPr="00671A7D">
        <w:t xml:space="preserve">. The remainder were deemed to have no targeted therapy available. Because treatment </w:t>
      </w:r>
      <w:r w:rsidRPr="00671A7D">
        <w:lastRenderedPageBreak/>
        <w:t>is not always assigned based on actionable alterations, we allowed for a distribution across all treatment types to be impacted by alteration status. The proportion</w:t>
      </w:r>
      <w:r w:rsidR="00DE2F59">
        <w:t>s</w:t>
      </w:r>
      <w:r w:rsidRPr="00671A7D">
        <w:t xml:space="preserve"> of patients assigned to each treatment type</w:t>
      </w:r>
      <w:r w:rsidR="00DE2F59">
        <w:t>, conditional on mutation status,</w:t>
      </w:r>
      <w:r w:rsidRPr="00671A7D">
        <w:t xml:space="preserve"> are shown in</w:t>
      </w:r>
      <w:r w:rsidR="000E56B3" w:rsidRPr="00671A7D">
        <w:t xml:space="preserve"> Table 2 of the manuscript</w:t>
      </w:r>
      <w:r w:rsidRPr="00671A7D">
        <w:t>.</w:t>
      </w:r>
    </w:p>
    <w:p w14:paraId="2877DF4E" w14:textId="099D775B" w:rsidR="00AD63E3" w:rsidRPr="00671A7D" w:rsidRDefault="00AD63E3" w:rsidP="00FC3089">
      <w:r w:rsidRPr="00671A7D">
        <w:t>Given a treatment type, patients were then assumed to receive a specific form of treatment. All estimates were derived from expert opinion regarding the expected proportion of patients receiving a specific type of treatment giv</w:t>
      </w:r>
      <w:r w:rsidR="003C739B">
        <w:t xml:space="preserve">en a specific alteration status, independently of the molecular testing modality that was used. </w:t>
      </w:r>
      <w:r w:rsidRPr="00671A7D">
        <w:t xml:space="preserve"> These estimates are presented in</w:t>
      </w:r>
      <w:r w:rsidR="00CB502F" w:rsidRPr="00671A7D">
        <w:t xml:space="preserve"> </w:t>
      </w:r>
      <w:r w:rsidR="00CB502F" w:rsidRPr="00671A7D">
        <w:fldChar w:fldCharType="begin"/>
      </w:r>
      <w:r w:rsidR="00CB502F" w:rsidRPr="00671A7D">
        <w:instrText xml:space="preserve"> REF _Ref519781328 \h </w:instrText>
      </w:r>
      <w:r w:rsidR="00671A7D">
        <w:instrText xml:space="preserve"> \* MERGEFORMAT </w:instrText>
      </w:r>
      <w:r w:rsidR="00CB502F" w:rsidRPr="00671A7D">
        <w:fldChar w:fldCharType="separate"/>
      </w:r>
      <w:r w:rsidR="00CB502F" w:rsidRPr="00671A7D">
        <w:t>Table S</w:t>
      </w:r>
      <w:r w:rsidR="00CB502F" w:rsidRPr="00671A7D">
        <w:rPr>
          <w:noProof/>
        </w:rPr>
        <w:t>2</w:t>
      </w:r>
      <w:r w:rsidR="00CB502F" w:rsidRPr="00671A7D">
        <w:fldChar w:fldCharType="end"/>
      </w:r>
      <w:r w:rsidRPr="00671A7D">
        <w:t xml:space="preserve">.  </w:t>
      </w:r>
    </w:p>
    <w:p w14:paraId="05457B64" w14:textId="5D1FE7F6" w:rsidR="00AD63E3" w:rsidRPr="00671A7D" w:rsidRDefault="00AD63E3" w:rsidP="00FC3089">
      <w:r w:rsidRPr="00671A7D">
        <w:t xml:space="preserve">The fraction and number </w:t>
      </w:r>
      <w:r w:rsidR="00CB793B" w:rsidRPr="00671A7D">
        <w:t xml:space="preserve">of </w:t>
      </w:r>
      <w:r w:rsidRPr="00671A7D">
        <w:t>patients with advanced NSCLC assigned to different treatment types was calculated by multiplying the proportion of patients assigned to each of the three treatment groups (</w:t>
      </w:r>
      <w:r w:rsidR="000E56B3" w:rsidRPr="00671A7D">
        <w:t>Manuscript - Table 2)</w:t>
      </w:r>
      <w:r w:rsidRPr="00671A7D">
        <w:t xml:space="preserve"> by the proportion receiving each specific type of treatment. </w:t>
      </w:r>
      <w:r w:rsidR="003C739B">
        <w:t>For example</w:t>
      </w:r>
      <w:r w:rsidRPr="00671A7D">
        <w:t xml:space="preserve">, </w:t>
      </w:r>
      <w:r w:rsidR="003C739B">
        <w:t xml:space="preserve">in the CGP arm, </w:t>
      </w:r>
      <w:r w:rsidRPr="00671A7D">
        <w:t>of the 3</w:t>
      </w:r>
      <w:r w:rsidR="003C739B">
        <w:t>1</w:t>
      </w:r>
      <w:r w:rsidRPr="00671A7D">
        <w:t>.</w:t>
      </w:r>
      <w:r w:rsidR="003C739B">
        <w:t>1</w:t>
      </w:r>
      <w:r w:rsidRPr="00671A7D">
        <w:t>% of patients assigned to the "available targeted therapies listed in NCCN Guidelines</w:t>
      </w:r>
      <w:r w:rsidRPr="00671A7D">
        <w:rPr>
          <w:vertAlign w:val="superscript"/>
        </w:rPr>
        <w:t>®</w:t>
      </w:r>
      <w:r w:rsidR="003C739B">
        <w:t xml:space="preserve">" </w:t>
      </w:r>
      <w:r w:rsidRPr="00671A7D">
        <w:t xml:space="preserve">group, 64% received </w:t>
      </w:r>
      <w:r w:rsidR="00B32CE3">
        <w:t xml:space="preserve">matched </w:t>
      </w:r>
      <w:r w:rsidRPr="00671A7D">
        <w:t>targeted therapy</w:t>
      </w:r>
      <w:r w:rsidR="00B32CE3">
        <w:t xml:space="preserve"> (representing 31.1% x 64% = 19.9%) and of the 41.4% assigned to the "</w:t>
      </w:r>
      <w:r w:rsidR="00C228D5">
        <w:t xml:space="preserve">not listed in </w:t>
      </w:r>
      <w:r w:rsidR="00C228D5" w:rsidRPr="00671A7D">
        <w:t>NCCN Guidelines</w:t>
      </w:r>
      <w:r w:rsidR="00C228D5" w:rsidRPr="00671A7D">
        <w:rPr>
          <w:vertAlign w:val="superscript"/>
        </w:rPr>
        <w:t>®</w:t>
      </w:r>
      <w:r w:rsidR="00C228D5">
        <w:rPr>
          <w:vertAlign w:val="superscript"/>
        </w:rPr>
        <w:t>"</w:t>
      </w:r>
      <w:r w:rsidR="00C228D5">
        <w:t xml:space="preserve"> group 5% received matched targeted therapy (representing 41.4% x 5% = 2.1%), resulting in a total of 19.9% + 2.1% = 22.0% receiving matched targeted therapy.  The distribution of patients receiving different types of treatment tabulated in the lower portion of Table 2 in the manuscript was calculated in a similar fashion, drawing from the upper portion of Table 2 and from Table S2. The resulting</w:t>
      </w:r>
      <w:r w:rsidRPr="00671A7D">
        <w:t xml:space="preserve"> distribution was </w:t>
      </w:r>
      <w:r w:rsidR="00C228D5">
        <w:t xml:space="preserve">validated against </w:t>
      </w:r>
      <w:r w:rsidRPr="00671A7D">
        <w:t>clinical expert input</w:t>
      </w:r>
      <w:r w:rsidR="00C228D5">
        <w:t xml:space="preserve"> and recent publications of treatment distributions as described in the manuscript</w:t>
      </w:r>
      <w:r w:rsidRPr="00671A7D">
        <w:t xml:space="preserve">.  </w:t>
      </w:r>
    </w:p>
    <w:p w14:paraId="0ECE5757" w14:textId="77777777" w:rsidR="00AD63E3" w:rsidRPr="00671A7D" w:rsidRDefault="00AD63E3" w:rsidP="00FC3089">
      <w:pPr>
        <w:pStyle w:val="Heading1"/>
        <w:rPr>
          <w:rFonts w:cs="Times New Roman"/>
        </w:rPr>
      </w:pPr>
      <w:r w:rsidRPr="00671A7D">
        <w:rPr>
          <w:rFonts w:cs="Times New Roman"/>
        </w:rPr>
        <w:t xml:space="preserve">Overall Survival </w:t>
      </w:r>
    </w:p>
    <w:p w14:paraId="1CF96D97" w14:textId="212907E7" w:rsidR="00AD63E3" w:rsidRPr="00671A7D" w:rsidRDefault="00AD63E3" w:rsidP="00FC3089">
      <w:r w:rsidRPr="00671A7D">
        <w:t xml:space="preserve">Overall survival (OS) rates by treatment type and line of therapy were based on findings by Barlesi et al </w:t>
      </w:r>
      <w:r w:rsidRPr="00671A7D">
        <w:rPr>
          <w:noProof/>
        </w:rPr>
        <w:t>[8]</w:t>
      </w:r>
      <w:r w:rsidRPr="00671A7D">
        <w:t xml:space="preserve">. Findings suggest that patients with an actionable mutation had median OS of 16.5 months for first-line therapy compared with 11.8 months among those without an actionable </w:t>
      </w:r>
      <w:r w:rsidRPr="00671A7D">
        <w:lastRenderedPageBreak/>
        <w:t xml:space="preserve">mutation. The efficacy reported in Barlesi et al </w:t>
      </w:r>
      <w:r w:rsidR="001865C8" w:rsidRPr="00671A7D">
        <w:fldChar w:fldCharType="begin">
          <w:fldData xml:space="preserve">PEVuZE5vdGU+PENpdGU+PEF1dGhvcj5CYXJsZXNpPC9BdXRob3I+PFllYXI+MjAxNjwvWWVhcj48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QxNS0yNjwvcGFnZXM+PHZvbHVtZT4zODc8L3ZvbHVtZT48bnVtYmVyPjEwMDI2PC9u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</w:fldData>
        </w:fldChar>
      </w:r>
      <w:r w:rsidR="001865C8" w:rsidRPr="00671A7D">
        <w:instrText xml:space="preserve"> ADDIN EN.CITE </w:instrText>
      </w:r>
      <w:r w:rsidR="001865C8" w:rsidRPr="00671A7D">
        <w:fldChar w:fldCharType="begin">
          <w:fldData xml:space="preserve">PEVuZE5vdGU+PENpdGU+PEF1dGhvcj5CYXJsZXNpPC9BdXRob3I+PFllYXI+MjAxNjwvWWVhcj48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QxNS0yNjwvcGFnZXM+PHZvbHVtZT4zODc8L3ZvbHVtZT48bnVtYmVyPjEwMDI2PC9u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</w:fldData>
        </w:fldChar>
      </w:r>
      <w:r w:rsidR="001865C8" w:rsidRPr="00671A7D">
        <w:instrText xml:space="preserve"> ADDIN EN.CITE.DATA </w:instrText>
      </w:r>
      <w:r w:rsidR="001865C8" w:rsidRPr="00671A7D">
        <w:fldChar w:fldCharType="end"/>
      </w:r>
      <w:r w:rsidR="001865C8" w:rsidRPr="00671A7D">
        <w:fldChar w:fldCharType="separate"/>
      </w:r>
      <w:r w:rsidR="001865C8" w:rsidRPr="00671A7D">
        <w:rPr>
          <w:noProof/>
        </w:rPr>
        <w:t>[6]</w:t>
      </w:r>
      <w:r w:rsidR="001865C8" w:rsidRPr="00671A7D">
        <w:fldChar w:fldCharType="end"/>
      </w:r>
      <w:r w:rsidRPr="00671A7D">
        <w:t>was adjusted to reflect that one-third of patients with actionable mutations receive treatment under the assumption that treatment efficacy was the same for patients both with and without mutations. Therefore, the equation used to estimate OS for first-line, matched targeted therapy was calculated as OS × 1/3 + 11.8 × 2/3 = 16.5 months. This equation yields a matched targeted therapy OS estimate of 26 months.</w:t>
      </w:r>
    </w:p>
    <w:p w14:paraId="27EDEA30" w14:textId="77777777" w:rsidR="00AD63E3" w:rsidRPr="00671A7D" w:rsidRDefault="00AD63E3" w:rsidP="00FC3089">
      <w:r w:rsidRPr="00671A7D">
        <w:t>Second-line OS was calculated as the difference between first-line OS and first-line progression-free survival (PFS) for matched targeted therapy and chemotherapy. Third-line OS was calculated similarly as the difference between second-line OS and second-line PFS for matched targeted therapy, chemotherapy, and immunotherapy. Matched clinical trial OS was assumed to be the average of OS in matched targeted therapy and chemotherapy across all lines of treatment, reflecting</w:t>
      </w:r>
      <w:r w:rsidR="00325828" w:rsidRPr="00671A7D">
        <w:t xml:space="preserve"> </w:t>
      </w:r>
      <w:r w:rsidRPr="00671A7D">
        <w:t xml:space="preserve">the fact that patients may be randomized to different treatment options in trials, and that not all investigational agents are effective. Non-matched targeted therapy and non-matched clinical trial OS were assumed to be the same as chemotherapy in all lines of treatment. OS associated with chemotherapy was assumed to be the same as the OS among those without an alteration (11.8 months). </w:t>
      </w:r>
    </w:p>
    <w:p w14:paraId="6D3DECFB" w14:textId="682BDAEF" w:rsidR="00AD63E3" w:rsidRPr="00671A7D" w:rsidRDefault="00AD63E3" w:rsidP="00FC3089">
      <w:r w:rsidRPr="00671A7D">
        <w:t>Total OS by treatment type was calculated as the weighted average of OS across lines of therapy (</w:t>
      </w:r>
      <w:r w:rsidR="000E56B3" w:rsidRPr="00671A7D">
        <w:fldChar w:fldCharType="begin"/>
      </w:r>
      <w:r w:rsidR="000E56B3" w:rsidRPr="00671A7D">
        <w:instrText xml:space="preserve"> REF _Ref519798034 \h </w:instrText>
      </w:r>
      <w:r w:rsidR="00671A7D">
        <w:instrText xml:space="preserve"> \* MERGEFORMAT </w:instrText>
      </w:r>
      <w:r w:rsidR="000E56B3" w:rsidRPr="00671A7D">
        <w:fldChar w:fldCharType="separate"/>
      </w:r>
      <w:r w:rsidR="000E56B3" w:rsidRPr="00671A7D">
        <w:t>Table S</w:t>
      </w:r>
      <w:r w:rsidR="000E56B3" w:rsidRPr="00671A7D">
        <w:rPr>
          <w:noProof/>
        </w:rPr>
        <w:t>3</w:t>
      </w:r>
      <w:r w:rsidR="000E56B3" w:rsidRPr="00671A7D">
        <w:fldChar w:fldCharType="end"/>
      </w:r>
      <w:r w:rsidRPr="00671A7D">
        <w:fldChar w:fldCharType="begin"/>
      </w:r>
      <w:r w:rsidRPr="00671A7D">
        <w:instrText xml:space="preserve"> REF _Ref497488639 \h </w:instrText>
      </w:r>
      <w:r w:rsidR="00671A7D">
        <w:instrText xml:space="preserve"> \* MERGEFORMAT </w:instrText>
      </w:r>
      <w:r w:rsidRPr="00671A7D">
        <w:fldChar w:fldCharType="end"/>
      </w:r>
      <w:r w:rsidRPr="00671A7D">
        <w:t xml:space="preserve">). OS for the FoundationOne and conventional molecular tests were calculated by multiplying the weighted average survival for each treatment type by the number of patients receiving that treatment type. Estimated OS was 211.3 years for FoundationOne and 188.0 years for conventional molecular testing. These calculated average survival durations were validated against clinical expert input.   </w:t>
      </w:r>
    </w:p>
    <w:p w14:paraId="633DFC31" w14:textId="77777777" w:rsidR="00AD63E3" w:rsidRPr="00671A7D" w:rsidRDefault="00AD63E3" w:rsidP="00FC3089"/>
    <w:p w14:paraId="5C00E101" w14:textId="77777777" w:rsidR="00AD63E3" w:rsidRPr="00671A7D" w:rsidRDefault="00AD63E3" w:rsidP="00FC3089">
      <w:pPr>
        <w:pStyle w:val="Heading1"/>
        <w:rPr>
          <w:rFonts w:cs="Times New Roman"/>
        </w:rPr>
      </w:pPr>
      <w:r w:rsidRPr="00671A7D">
        <w:rPr>
          <w:rFonts w:cs="Times New Roman"/>
        </w:rPr>
        <w:lastRenderedPageBreak/>
        <w:t>Costs</w:t>
      </w:r>
    </w:p>
    <w:p w14:paraId="28C4D136" w14:textId="191C6D32" w:rsidR="00AD63E3" w:rsidRPr="00671A7D" w:rsidRDefault="00AD63E3" w:rsidP="00FC3089">
      <w:r w:rsidRPr="00671A7D">
        <w:t>The total cost of care per patient was calculated as the sum of anticancer drug and administration costs, diagnostic test costs, biopsy costs, and all medical services incurred by patients with metastatic NSCLC</w:t>
      </w:r>
      <w:r w:rsidR="009F4A2B" w:rsidRPr="00671A7D">
        <w:t>, divided by the number of patients in the category</w:t>
      </w:r>
      <w:r w:rsidRPr="00671A7D">
        <w:t xml:space="preserve">. </w:t>
      </w:r>
    </w:p>
    <w:p w14:paraId="219AC309" w14:textId="77777777" w:rsidR="00AD63E3" w:rsidRPr="00671A7D" w:rsidRDefault="00AD63E3" w:rsidP="00FC3089">
      <w:pPr>
        <w:pStyle w:val="Heading2"/>
        <w:rPr>
          <w:rFonts w:cs="Times New Roman"/>
        </w:rPr>
      </w:pPr>
      <w:r w:rsidRPr="00671A7D">
        <w:rPr>
          <w:rFonts w:cs="Times New Roman"/>
        </w:rPr>
        <w:t>Monthly Costs of Anticancer Drug Therapy</w:t>
      </w:r>
    </w:p>
    <w:p w14:paraId="4938EF82" w14:textId="77777777" w:rsidR="00AD63E3" w:rsidRPr="00671A7D" w:rsidRDefault="00AD63E3" w:rsidP="00FC3089">
      <w:pPr>
        <w:pStyle w:val="ListBullet"/>
        <w:tabs>
          <w:tab w:val="clear" w:pos="360"/>
        </w:tabs>
      </w:pPr>
      <w:r w:rsidRPr="00671A7D">
        <w:t>The representative treatments for each treatment type were as follows:</w:t>
      </w:r>
    </w:p>
    <w:p w14:paraId="284933C2" w14:textId="77777777" w:rsidR="00AD63E3" w:rsidRPr="00671A7D" w:rsidRDefault="00AD63E3" w:rsidP="00FC3089">
      <w:pPr>
        <w:pStyle w:val="AGBullet"/>
      </w:pPr>
      <w:r w:rsidRPr="00671A7D">
        <w:t>Matched targeted therapy: erlotinib, afatinib, crizotinib and ceritinib</w:t>
      </w:r>
    </w:p>
    <w:p w14:paraId="1B5351AD" w14:textId="77777777" w:rsidR="00AD63E3" w:rsidRPr="00671A7D" w:rsidRDefault="00AD63E3" w:rsidP="00FC3089">
      <w:pPr>
        <w:pStyle w:val="AGBullet"/>
      </w:pPr>
      <w:r w:rsidRPr="00671A7D">
        <w:t>Non-matched targeted therapy: bevacizumab and ramucirumab</w:t>
      </w:r>
    </w:p>
    <w:p w14:paraId="6671162A" w14:textId="77777777" w:rsidR="00AD63E3" w:rsidRPr="00671A7D" w:rsidRDefault="00AD63E3" w:rsidP="00FC3089">
      <w:pPr>
        <w:pStyle w:val="AGBullet"/>
      </w:pPr>
      <w:r w:rsidRPr="00671A7D">
        <w:t>Immunotherapy: nivolumab</w:t>
      </w:r>
    </w:p>
    <w:p w14:paraId="1B6C2B91" w14:textId="77777777" w:rsidR="00AD63E3" w:rsidRPr="00671A7D" w:rsidRDefault="00AD63E3" w:rsidP="00FC3089">
      <w:pPr>
        <w:pStyle w:val="AGBullet"/>
      </w:pPr>
      <w:r w:rsidRPr="00671A7D">
        <w:t>Chemotherapy: pemetrexed</w:t>
      </w:r>
    </w:p>
    <w:p w14:paraId="1FD01924" w14:textId="1BD54537" w:rsidR="00AD63E3" w:rsidRPr="00671A7D" w:rsidRDefault="00AD63E3" w:rsidP="00FC3089">
      <w:r w:rsidRPr="00671A7D">
        <w:t>As the index therapy, matched targeted therapy costs were assumed to be an average of the monthly costs of erlotinib, afatinib, crizotinib and ceritinib. Non-matched therapy costs were assumed to be the average monthly costs of bevacizumab and ramucirumab. Chemotherapy costs were assumed to be the monthly cost of pemetrexe</w:t>
      </w:r>
      <w:r w:rsidR="008147B2" w:rsidRPr="00671A7D">
        <w:t>d</w:t>
      </w:r>
      <w:r w:rsidRPr="00671A7D">
        <w:t xml:space="preserve"> and monthly administration costs. Immunotherapy costs were assumed to be the monthly cost of nivolumab. As described in the manuscript text, the monthly costs for drugs in clinical trials were assumed to be 25% of the monthly cost of chemotherapy, assuming that half of the patients in trials enter randomized trials and half of those receive chemotherapy, for which costs are incurred, with all other patients receiving investigational drugs for which costs are not incurred by payers.</w:t>
      </w:r>
    </w:p>
    <w:p w14:paraId="0D614E27" w14:textId="28A6CE2A" w:rsidR="00AD63E3" w:rsidRPr="00671A7D" w:rsidRDefault="00AD63E3" w:rsidP="00FC3089">
      <w:r w:rsidRPr="00671A7D">
        <w:t xml:space="preserve">The monthly cost of subsequent treatment was calculated as a weighted average of the costs </w:t>
      </w:r>
      <w:r w:rsidR="009F4A2B" w:rsidRPr="00671A7D">
        <w:t xml:space="preserve">and </w:t>
      </w:r>
      <w:r w:rsidRPr="00671A7D">
        <w:t>assumed distribution of subsequent therapies given the index therapy (</w:t>
      </w:r>
      <w:r w:rsidR="000E56B3" w:rsidRPr="00671A7D">
        <w:fldChar w:fldCharType="begin"/>
      </w:r>
      <w:r w:rsidR="000E56B3" w:rsidRPr="00671A7D">
        <w:instrText xml:space="preserve"> REF _Ref519798069 \h </w:instrText>
      </w:r>
      <w:r w:rsidR="00671A7D">
        <w:instrText xml:space="preserve"> \* MERGEFORMAT </w:instrText>
      </w:r>
      <w:r w:rsidR="000E56B3" w:rsidRPr="00671A7D">
        <w:fldChar w:fldCharType="separate"/>
      </w:r>
      <w:r w:rsidR="000E56B3" w:rsidRPr="00671A7D">
        <w:t>Table S</w:t>
      </w:r>
      <w:r w:rsidR="000E56B3" w:rsidRPr="00671A7D">
        <w:rPr>
          <w:noProof/>
        </w:rPr>
        <w:t>4</w:t>
      </w:r>
      <w:r w:rsidR="000E56B3" w:rsidRPr="00671A7D">
        <w:fldChar w:fldCharType="end"/>
      </w:r>
      <w:r w:rsidRPr="00671A7D">
        <w:t>).</w:t>
      </w:r>
    </w:p>
    <w:p w14:paraId="68FFDA00" w14:textId="77777777" w:rsidR="00AD63E3" w:rsidRPr="00671A7D" w:rsidRDefault="00AD63E3" w:rsidP="00FC3089">
      <w:pPr>
        <w:spacing w:after="160" w:line="259" w:lineRule="auto"/>
        <w:rPr>
          <w:i/>
          <w:iCs/>
          <w:color w:val="44546A" w:themeColor="text2"/>
          <w:sz w:val="18"/>
          <w:szCs w:val="18"/>
        </w:rPr>
      </w:pPr>
    </w:p>
    <w:p w14:paraId="3C13D884" w14:textId="77777777" w:rsidR="00AD63E3" w:rsidRPr="00671A7D" w:rsidRDefault="00AD63E3" w:rsidP="00FC3089">
      <w:pPr>
        <w:pStyle w:val="Heading2"/>
        <w:rPr>
          <w:rFonts w:cs="Times New Roman"/>
        </w:rPr>
      </w:pPr>
      <w:r w:rsidRPr="00671A7D">
        <w:rPr>
          <w:rFonts w:cs="Times New Roman"/>
        </w:rPr>
        <w:lastRenderedPageBreak/>
        <w:t>Drug Therapy Duration</w:t>
      </w:r>
    </w:p>
    <w:p w14:paraId="60662674" w14:textId="09323B0C" w:rsidR="00AD63E3" w:rsidRPr="00671A7D" w:rsidRDefault="00AD63E3" w:rsidP="00FC3089">
      <w:r w:rsidRPr="00671A7D">
        <w:t>Patients receiving any diagnostic testing</w:t>
      </w:r>
      <w:r w:rsidR="00C228D5">
        <w:t>, and eligible for CGP,</w:t>
      </w:r>
      <w:r w:rsidRPr="00671A7D">
        <w:t xml:space="preserve"> were assumed to be distributed across lines of therapy with 30% as first-line therapy, 50% as second-line therapy, and 20% as third- or later-line therapy based on expert opinion. The treatment duration of the index therapy was based on PFS and assumed using estimates from Barlesi et al </w:t>
      </w:r>
      <w:r w:rsidR="008328A5" w:rsidRPr="00671A7D">
        <w:fldChar w:fldCharType="begin">
          <w:fldData xml:space="preserve">PEVuZE5vdGU+PENpdGU+PEF1dGhvcj5CYXJsZXNpPC9BdXRob3I+PFllYXI+MjAxNjwvWWVhcj48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QxNS0yNjwvcGFnZXM+PHZvbHVtZT4zODc8L3ZvbHVtZT48bnVtYmVyPjEwMDI2PC9u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</w:fldData>
        </w:fldChar>
      </w:r>
      <w:r w:rsidR="008328A5" w:rsidRPr="00671A7D">
        <w:instrText xml:space="preserve"> ADDIN EN.CITE </w:instrText>
      </w:r>
      <w:r w:rsidR="008328A5" w:rsidRPr="00671A7D">
        <w:fldChar w:fldCharType="begin">
          <w:fldData xml:space="preserve">PEVuZE5vdGU+PENpdGU+PEF1dGhvcj5CYXJsZXNpPC9BdXRob3I+PFllYXI+MjAxNjwvWWVhcj48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QxNS0yNjwvcGFnZXM+PHZvbHVtZT4zODc8L3ZvbHVtZT48bnVtYmVyPjEwMDI2PC9u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</w:fldData>
        </w:fldChar>
      </w:r>
      <w:r w:rsidR="008328A5" w:rsidRPr="00671A7D">
        <w:instrText xml:space="preserve"> ADDIN EN.CITE.DATA </w:instrText>
      </w:r>
      <w:r w:rsidR="008328A5" w:rsidRPr="00671A7D">
        <w:fldChar w:fldCharType="end"/>
      </w:r>
      <w:r w:rsidR="008328A5" w:rsidRPr="00671A7D">
        <w:fldChar w:fldCharType="separate"/>
      </w:r>
      <w:r w:rsidR="008328A5" w:rsidRPr="00671A7D">
        <w:rPr>
          <w:noProof/>
        </w:rPr>
        <w:t>[6]</w:t>
      </w:r>
      <w:r w:rsidR="008328A5" w:rsidRPr="00671A7D">
        <w:fldChar w:fldCharType="end"/>
      </w:r>
      <w:r w:rsidR="008328A5" w:rsidRPr="00671A7D">
        <w:t xml:space="preserve"> </w:t>
      </w:r>
      <w:r w:rsidRPr="00671A7D">
        <w:t xml:space="preserve">as described in </w:t>
      </w:r>
      <w:r w:rsidR="000E56B3" w:rsidRPr="00671A7D">
        <w:fldChar w:fldCharType="begin"/>
      </w:r>
      <w:r w:rsidR="000E56B3" w:rsidRPr="00671A7D">
        <w:instrText xml:space="preserve"> REF _Ref519798105 \h </w:instrText>
      </w:r>
      <w:r w:rsidR="00671A7D">
        <w:instrText xml:space="preserve"> \* MERGEFORMAT </w:instrText>
      </w:r>
      <w:r w:rsidR="000E56B3" w:rsidRPr="00671A7D">
        <w:fldChar w:fldCharType="separate"/>
      </w:r>
      <w:r w:rsidR="000E56B3" w:rsidRPr="00671A7D">
        <w:t>Table S</w:t>
      </w:r>
      <w:r w:rsidR="000E56B3" w:rsidRPr="00671A7D">
        <w:rPr>
          <w:noProof/>
        </w:rPr>
        <w:t>5</w:t>
      </w:r>
      <w:r w:rsidR="000E56B3" w:rsidRPr="00671A7D">
        <w:fldChar w:fldCharType="end"/>
      </w:r>
      <w:r w:rsidRPr="00671A7D">
        <w:t xml:space="preserve">. </w:t>
      </w:r>
      <w:r w:rsidR="009F4A2B" w:rsidRPr="00671A7D">
        <w:t xml:space="preserve">The </w:t>
      </w:r>
      <w:r w:rsidRPr="00671A7D">
        <w:t xml:space="preserve">Barlesi et al </w:t>
      </w:r>
      <w:r w:rsidR="008328A5" w:rsidRPr="00671A7D">
        <w:fldChar w:fldCharType="begin">
          <w:fldData xml:space="preserve">PEVuZE5vdGU+PENpdGU+PEF1dGhvcj5CYXJsZXNpPC9BdXRob3I+PFllYXI+MjAxNjwvWWVhcj48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QxNS0yNjwvcGFnZXM+PHZvbHVtZT4zODc8L3ZvbHVtZT48bnVtYmVyPjEwMDI2PC9u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</w:fldData>
        </w:fldChar>
      </w:r>
      <w:r w:rsidR="008328A5" w:rsidRPr="00671A7D">
        <w:instrText xml:space="preserve"> ADDIN EN.CITE </w:instrText>
      </w:r>
      <w:r w:rsidR="008328A5" w:rsidRPr="00671A7D">
        <w:fldChar w:fldCharType="begin">
          <w:fldData xml:space="preserve">PEVuZE5vdGU+PENpdGU+PEF1dGhvcj5CYXJsZXNpPC9BdXRob3I+PFllYXI+MjAxNjwvWWVhcj48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QxNS0yNjwvcGFnZXM+PHZvbHVtZT4zODc8L3ZvbHVtZT48bnVtYmVyPjEwMDI2PC9u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</w:fldData>
        </w:fldChar>
      </w:r>
      <w:r w:rsidR="008328A5" w:rsidRPr="00671A7D">
        <w:instrText xml:space="preserve"> ADDIN EN.CITE.DATA </w:instrText>
      </w:r>
      <w:r w:rsidR="008328A5" w:rsidRPr="00671A7D">
        <w:fldChar w:fldCharType="end"/>
      </w:r>
      <w:r w:rsidR="008328A5" w:rsidRPr="00671A7D">
        <w:fldChar w:fldCharType="separate"/>
      </w:r>
      <w:r w:rsidR="008328A5" w:rsidRPr="00671A7D">
        <w:rPr>
          <w:noProof/>
        </w:rPr>
        <w:t>[6]</w:t>
      </w:r>
      <w:r w:rsidR="008328A5" w:rsidRPr="00671A7D">
        <w:fldChar w:fldCharType="end"/>
      </w:r>
      <w:r w:rsidRPr="00671A7D">
        <w:t xml:space="preserve"> results suggest that patients with an actionable mutation had median PFS of 10.0 months (first-line) compared with 7.1 months among those without an actionable mutation, and 3.4 versus 3 months, respectively, in second-line therapy. As explained in the discussion of OS by treatment type, approximately one-third of patients with a mutation received matched therapy. </w:t>
      </w:r>
      <w:r w:rsidR="009F4A2B" w:rsidRPr="00671A7D">
        <w:t>Similarly</w:t>
      </w:r>
      <w:r w:rsidRPr="00671A7D">
        <w:t xml:space="preserve">, the efficacy reported in Barlesi et al </w:t>
      </w:r>
      <w:r w:rsidR="008328A5" w:rsidRPr="00671A7D">
        <w:fldChar w:fldCharType="begin">
          <w:fldData xml:space="preserve">PEVuZE5vdGU+PENpdGU+PEF1dGhvcj5CYXJsZXNpPC9BdXRob3I+PFllYXI+MjAxNjwvWWVhcj48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QxNS0yNjwvcGFnZXM+PHZvbHVtZT4zODc8L3ZvbHVtZT48bnVtYmVyPjEwMDI2PC9u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</w:fldData>
        </w:fldChar>
      </w:r>
      <w:r w:rsidR="008328A5" w:rsidRPr="00671A7D">
        <w:instrText xml:space="preserve"> ADDIN EN.CITE </w:instrText>
      </w:r>
      <w:r w:rsidR="008328A5" w:rsidRPr="00671A7D">
        <w:fldChar w:fldCharType="begin">
          <w:fldData xml:space="preserve">PEVuZE5vdGU+PENpdGU+PEF1dGhvcj5CYXJsZXNpPC9BdXRob3I+PFllYXI+MjAxNjwvWWVhcj48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TQxNS0yNjwvcGFnZXM+PHZvbHVtZT4zODc8L3ZvbHVtZT48bnVtYmVyPjEwMDI2PC9u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</w:fldData>
        </w:fldChar>
      </w:r>
      <w:r w:rsidR="008328A5" w:rsidRPr="00671A7D">
        <w:instrText xml:space="preserve"> ADDIN EN.CITE.DATA </w:instrText>
      </w:r>
      <w:r w:rsidR="008328A5" w:rsidRPr="00671A7D">
        <w:fldChar w:fldCharType="end"/>
      </w:r>
      <w:r w:rsidR="008328A5" w:rsidRPr="00671A7D">
        <w:fldChar w:fldCharType="separate"/>
      </w:r>
      <w:r w:rsidR="008328A5" w:rsidRPr="00671A7D">
        <w:rPr>
          <w:noProof/>
        </w:rPr>
        <w:t>[6]</w:t>
      </w:r>
      <w:r w:rsidR="008328A5" w:rsidRPr="00671A7D">
        <w:fldChar w:fldCharType="end"/>
      </w:r>
      <w:r w:rsidRPr="00671A7D">
        <w:t xml:space="preserve"> was adjusted under the assumption that treatment efficacy was the same for patients both with and without mutations. Therefore, the equation </w:t>
      </w:r>
      <w:r w:rsidR="009F4A2B" w:rsidRPr="00671A7D">
        <w:t xml:space="preserve">PFS × 1/3 + 7.1 × 2/3 = 10.0 months was </w:t>
      </w:r>
      <w:r w:rsidRPr="00671A7D">
        <w:t>used to estimate PFS associated with matched targeted therapy</w:t>
      </w:r>
      <w:r w:rsidR="009F4A2B" w:rsidRPr="00671A7D">
        <w:t>, yielding</w:t>
      </w:r>
      <w:r w:rsidRPr="00671A7D">
        <w:t xml:space="preserve"> a matched targeted therapy PFS estimate of 16 months. </w:t>
      </w:r>
    </w:p>
    <w:p w14:paraId="49DE1C90" w14:textId="77777777" w:rsidR="00AD63E3" w:rsidRPr="00671A7D" w:rsidRDefault="00AD63E3" w:rsidP="00FC3089">
      <w:r w:rsidRPr="00671A7D">
        <w:t>The treatment durations of matched targeted therapy, immunotherapy and chemotherapy in the first and second lines were based on the PFS of the representative treatments reported in clinical trial publications. Third- or later-line treatment duration was assumed to be half of the second-line treatment duration for most treatments, except for immunotherapy. Patients tended to stay on immunotherapy after disease progression, thus the duration on third- or later-line treatment was assumed to be longer. The treatment durations of non-matched targeted therapy and non-matched clinical trials were assumed to be the same as chemotherapy and duration of matched clinical trials were assumed to be the average of matched targeted therapy and chemotherapy.</w:t>
      </w:r>
    </w:p>
    <w:p w14:paraId="68FA93C8" w14:textId="77777777" w:rsidR="00AD63E3" w:rsidRPr="00671A7D" w:rsidRDefault="00AD63E3" w:rsidP="00FC3089">
      <w:r w:rsidRPr="00671A7D">
        <w:t>The treatment durations of subsequent therapies were calculated as OS minus treatment duration of the index treatment.</w:t>
      </w:r>
    </w:p>
    <w:p w14:paraId="08F3521A" w14:textId="77777777" w:rsidR="00AD63E3" w:rsidRPr="00671A7D" w:rsidRDefault="00AD63E3" w:rsidP="00FC3089">
      <w:pPr>
        <w:pStyle w:val="Heading2"/>
        <w:rPr>
          <w:rFonts w:cs="Times New Roman"/>
        </w:rPr>
      </w:pPr>
      <w:r w:rsidRPr="00671A7D">
        <w:rPr>
          <w:rFonts w:cs="Times New Roman"/>
        </w:rPr>
        <w:lastRenderedPageBreak/>
        <w:t>Total Anticancer Drug Costs</w:t>
      </w:r>
    </w:p>
    <w:p w14:paraId="79A15AD3" w14:textId="2777F37C" w:rsidR="00AD63E3" w:rsidRPr="00671A7D" w:rsidRDefault="00AD63E3" w:rsidP="00FC3089">
      <w:r w:rsidRPr="00671A7D">
        <w:t>Anticancer drug cost per patient by treatment type was calculated as the sum of total costs for the index therapy and total costs for subsequent therapy</w:t>
      </w:r>
      <w:r w:rsidR="009F4A2B" w:rsidRPr="00671A7D">
        <w:t>, all divided by the number of patients in the treatment type</w:t>
      </w:r>
      <w:r w:rsidRPr="00671A7D">
        <w:t xml:space="preserve">. The total costs for the index therapy were calculated as the monthly cost of treatment multiplied by the average duration of the index treatment for each treatment type weighted by the distribution of line of therapy. The total cost for subsequent therapy was calculated similarly using the average duration of the subsequent treatment for each treatment type. </w:t>
      </w:r>
    </w:p>
    <w:p w14:paraId="3E265760" w14:textId="77777777" w:rsidR="00AD63E3" w:rsidRPr="00671A7D" w:rsidRDefault="00AD63E3" w:rsidP="00FC3089">
      <w:pPr>
        <w:pStyle w:val="Heading2"/>
        <w:rPr>
          <w:rFonts w:cs="Times New Roman"/>
        </w:rPr>
      </w:pPr>
      <w:r w:rsidRPr="00671A7D">
        <w:rPr>
          <w:rFonts w:cs="Times New Roman"/>
        </w:rPr>
        <w:t>Medical and Testing Costs</w:t>
      </w:r>
    </w:p>
    <w:p w14:paraId="5FF2C821" w14:textId="670FE192" w:rsidR="00AD63E3" w:rsidRPr="00671A7D" w:rsidRDefault="00AD63E3" w:rsidP="00FC3089">
      <w:r w:rsidRPr="00671A7D">
        <w:t xml:space="preserve">The </w:t>
      </w:r>
      <w:r w:rsidR="001C0A72">
        <w:t xml:space="preserve">per-test </w:t>
      </w:r>
      <w:r w:rsidRPr="00671A7D">
        <w:t xml:space="preserve">cost of </w:t>
      </w:r>
      <w:r w:rsidR="001C0A72">
        <w:t xml:space="preserve">non-CGP </w:t>
      </w:r>
      <w:r w:rsidRPr="00671A7D">
        <w:t xml:space="preserve">was calculated based on a mix of </w:t>
      </w:r>
      <w:r w:rsidR="001C0A72">
        <w:t xml:space="preserve">conventional and NGS-based tests for small panels and single genes described above.  Costs were based on data for </w:t>
      </w:r>
      <w:r w:rsidRPr="00671A7D">
        <w:t xml:space="preserve">panel tests for all known NSCLC genetic mutations (CPT code: 81445), tests for </w:t>
      </w:r>
      <w:r w:rsidRPr="00671A7D">
        <w:rPr>
          <w:i/>
        </w:rPr>
        <w:t>EGFR</w:t>
      </w:r>
      <w:r w:rsidRPr="00671A7D">
        <w:t xml:space="preserve"> only (CPT code: 81235), and tests for </w:t>
      </w:r>
      <w:r w:rsidRPr="00671A7D">
        <w:rPr>
          <w:i/>
        </w:rPr>
        <w:t>ALK</w:t>
      </w:r>
      <w:r w:rsidRPr="00671A7D">
        <w:t xml:space="preserve"> only (CPT code: 88374). The cost of a single </w:t>
      </w:r>
      <w:r w:rsidR="001C0A72">
        <w:t>non-CGP</w:t>
      </w:r>
      <w:r w:rsidRPr="00671A7D">
        <w:t xml:space="preserve"> test was estimated to be $</w:t>
      </w:r>
      <w:r w:rsidR="00E040E6" w:rsidRPr="00671A7D">
        <w:t>346</w:t>
      </w:r>
      <w:r w:rsidRPr="00671A7D">
        <w:t xml:space="preserve">. Based on analysis of the OptumHealth Care Solutions database, the rate of repeated testing per month for a convention test was 0.12 times per month. The cost of testing via FoundationOne was assumed to be $5800. Total diagnostic costs per patient by treatment type were calculated as the product of the cost of a single test times the expected number of required tests over the patient's lifetime as a function of the rate of repeated testing per month and OS by treatment. </w:t>
      </w:r>
    </w:p>
    <w:p w14:paraId="7FF4740C" w14:textId="25A5DA40" w:rsidR="00AD63E3" w:rsidRPr="00671A7D" w:rsidRDefault="00AD63E3" w:rsidP="00FC3089">
      <w:r w:rsidRPr="00671A7D">
        <w:t xml:space="preserve">Biopsy costs </w:t>
      </w:r>
      <w:r w:rsidR="001C0A72">
        <w:t xml:space="preserve">for non-NGS testing </w:t>
      </w:r>
      <w:r w:rsidRPr="00671A7D">
        <w:t>included cost</w:t>
      </w:r>
      <w:r w:rsidR="001C0A72">
        <w:t>s</w:t>
      </w:r>
      <w:r w:rsidR="009F4A2B" w:rsidRPr="00671A7D">
        <w:t>s incurred during</w:t>
      </w:r>
      <w:r w:rsidRPr="00671A7D">
        <w:t xml:space="preserve"> the first biopsy and </w:t>
      </w:r>
      <w:r w:rsidR="009F4A2B" w:rsidRPr="00671A7D">
        <w:t xml:space="preserve">subsequent </w:t>
      </w:r>
      <w:r w:rsidRPr="00671A7D">
        <w:t xml:space="preserve">biopsies throughout the survival period. The cost of a single biopsy was estimated to be $226 for both </w:t>
      </w:r>
      <w:r w:rsidR="001C0A72">
        <w:t>CGP</w:t>
      </w:r>
      <w:r w:rsidRPr="00671A7D">
        <w:t xml:space="preserve"> and </w:t>
      </w:r>
      <w:r w:rsidR="001C0A72">
        <w:t xml:space="preserve">non-CGP </w:t>
      </w:r>
      <w:r w:rsidRPr="00671A7D">
        <w:t xml:space="preserve">tests. The rate of repeated testing per month was estimated to be 0.10 for </w:t>
      </w:r>
      <w:r w:rsidR="001C0A72">
        <w:t>non-CGP</w:t>
      </w:r>
      <w:r w:rsidRPr="00671A7D">
        <w:t xml:space="preserve"> testing based on analysis of the OptumHealth Care Solutions, Inc. database. The </w:t>
      </w:r>
      <w:r w:rsidRPr="00671A7D">
        <w:lastRenderedPageBreak/>
        <w:t xml:space="preserve">analysis assumes only 1 biopsy is necessary </w:t>
      </w:r>
      <w:r w:rsidR="001C0A72">
        <w:t>for CGP (</w:t>
      </w:r>
      <w:r w:rsidRPr="00671A7D">
        <w:t>using the FoundationOne test</w:t>
      </w:r>
      <w:r w:rsidR="001C0A72">
        <w:t>)</w:t>
      </w:r>
      <w:r w:rsidRPr="00671A7D">
        <w:t>. Similar to the calculation of total diagnostic costs, total biopsy costs per patient by treatment type were calculated as the product of cost of a biopsy and the expected number of required biopsies over the patient's lifetime as a function of the rate of repeated testing per month and OS by treatment.</w:t>
      </w:r>
    </w:p>
    <w:p w14:paraId="6014FD4C" w14:textId="5EAAE60F" w:rsidR="00AD63E3" w:rsidRPr="00671A7D" w:rsidRDefault="00AD63E3" w:rsidP="00FC3089">
      <w:r w:rsidRPr="00671A7D">
        <w:t>Monthly medical service costs were estimated to be $6</w:t>
      </w:r>
      <w:r w:rsidR="00872191" w:rsidRPr="00671A7D">
        <w:t>,</w:t>
      </w:r>
      <w:r w:rsidRPr="00671A7D">
        <w:t>986.61 based on analysis of the OptumHealth Care Solutions, Inc. database. Total medical costs were calculated as the product of monthly medical costs and the length of OS by treatment type and line of therapy.</w:t>
      </w:r>
    </w:p>
    <w:p w14:paraId="20464013" w14:textId="77777777" w:rsidR="00AD63E3" w:rsidRPr="00671A7D" w:rsidRDefault="00AD63E3" w:rsidP="00FC3089">
      <w:pPr>
        <w:pStyle w:val="Heading2"/>
        <w:rPr>
          <w:rFonts w:cs="Times New Roman"/>
        </w:rPr>
      </w:pPr>
      <w:r w:rsidRPr="00671A7D">
        <w:rPr>
          <w:rFonts w:cs="Times New Roman"/>
        </w:rPr>
        <w:t>Calculations of Aggregate Impacts on Costs and Life Years</w:t>
      </w:r>
    </w:p>
    <w:p w14:paraId="4214EF38" w14:textId="390610B0" w:rsidR="00AD63E3" w:rsidRPr="00671A7D" w:rsidRDefault="00AD63E3" w:rsidP="00FC3089">
      <w:r w:rsidRPr="00671A7D">
        <w:t xml:space="preserve">Total life years and costs were calculated as the weighted average of OS and overall costs for </w:t>
      </w:r>
      <w:r w:rsidR="001C0A72">
        <w:t xml:space="preserve">CGP and non-CGP </w:t>
      </w:r>
      <w:r w:rsidRPr="00671A7D">
        <w:t xml:space="preserve">testing weighted by the proportion of the eligible population receiving </w:t>
      </w:r>
      <w:r w:rsidR="001C0A72">
        <w:t>CGP</w:t>
      </w:r>
      <w:r w:rsidRPr="00671A7D">
        <w:t xml:space="preserve">. With a base case of 2% receiving </w:t>
      </w:r>
      <w:r w:rsidR="001C0A72">
        <w:t>CGP</w:t>
      </w:r>
      <w:r w:rsidRPr="00671A7D">
        <w:t xml:space="preserve"> and an increased scenario </w:t>
      </w:r>
      <w:r w:rsidR="009F4A2B" w:rsidRPr="00671A7D">
        <w:t xml:space="preserve">to </w:t>
      </w:r>
      <w:r w:rsidRPr="00671A7D">
        <w:t xml:space="preserve">10%, total life years </w:t>
      </w:r>
      <w:r w:rsidR="00A046D4" w:rsidRPr="00671A7D">
        <w:t>equalled</w:t>
      </w:r>
      <w:r w:rsidRPr="00671A7D">
        <w:t xml:space="preserve"> </w:t>
      </w:r>
      <w:r w:rsidR="00E040E6" w:rsidRPr="00671A7D">
        <w:t>190.1</w:t>
      </w:r>
      <w:r w:rsidRPr="00671A7D">
        <w:t xml:space="preserve"> years and </w:t>
      </w:r>
      <w:r w:rsidR="00E040E6" w:rsidRPr="00671A7D">
        <w:t>191.8</w:t>
      </w:r>
      <w:r w:rsidRPr="00671A7D">
        <w:t xml:space="preserve"> years, respectively, for a difference of 1.</w:t>
      </w:r>
      <w:r w:rsidR="00E040E6" w:rsidRPr="00671A7D">
        <w:t xml:space="preserve">7 </w:t>
      </w:r>
      <w:r w:rsidRPr="00671A7D">
        <w:t>life years after the increase. The increase in total costs was $</w:t>
      </w:r>
      <w:r w:rsidR="00E040E6" w:rsidRPr="00671A7D">
        <w:t xml:space="preserve">1513 </w:t>
      </w:r>
      <w:r w:rsidRPr="00671A7D">
        <w:t>per patient with any molecular testing from a base case scenario cost of $</w:t>
      </w:r>
      <w:r w:rsidR="00E040E6" w:rsidRPr="00671A7D">
        <w:t>107,262</w:t>
      </w:r>
      <w:r w:rsidRPr="00671A7D">
        <w:t xml:space="preserve">. </w:t>
      </w:r>
    </w:p>
    <w:p w14:paraId="382A1AC6" w14:textId="7711AFE4" w:rsidR="00AD63E3" w:rsidRPr="00671A7D" w:rsidRDefault="00AD63E3" w:rsidP="00FC3089">
      <w:r w:rsidRPr="00671A7D">
        <w:t xml:space="preserve">The budget impact per member per month (PMPM) of increasing the proportion of eligible patients receiving </w:t>
      </w:r>
      <w:r w:rsidR="001C0A72">
        <w:t>CGP</w:t>
      </w:r>
      <w:r w:rsidRPr="00671A7D">
        <w:t xml:space="preserve"> from 2% to 10% is calculated as the total increased cost for the eligible population </w:t>
      </w:r>
      <w:r w:rsidR="009F4A2B" w:rsidRPr="00671A7D">
        <w:t>(</w:t>
      </w:r>
      <w:r w:rsidRPr="00671A7D">
        <w:t>$</w:t>
      </w:r>
      <w:r w:rsidR="00E040E6" w:rsidRPr="00671A7D">
        <w:t>1513</w:t>
      </w:r>
      <w:r w:rsidR="009F4A2B" w:rsidRPr="00671A7D">
        <w:t xml:space="preserve"> × </w:t>
      </w:r>
      <w:r w:rsidRPr="00671A7D">
        <w:t>266</w:t>
      </w:r>
      <w:r w:rsidR="009F4A2B" w:rsidRPr="00671A7D">
        <w:t>)</w:t>
      </w:r>
      <w:r w:rsidRPr="00671A7D">
        <w:t xml:space="preserve"> divided by the total covered population per month. This equates to $0.02 PMPM.</w:t>
      </w:r>
    </w:p>
    <w:p w14:paraId="5DD1AFC8" w14:textId="49BA5B44" w:rsidR="00AD63E3" w:rsidRPr="00671A7D" w:rsidRDefault="00AD63E3" w:rsidP="004C3DA9">
      <w:pPr>
        <w:rPr>
          <w:b/>
          <w:color w:val="44546A" w:themeColor="text2"/>
        </w:rPr>
      </w:pPr>
      <w:r w:rsidRPr="00671A7D">
        <w:t xml:space="preserve">The number of patients needed to test with </w:t>
      </w:r>
      <w:r w:rsidR="001C0A72">
        <w:t xml:space="preserve">CGP </w:t>
      </w:r>
      <w:r w:rsidRPr="00671A7D">
        <w:t xml:space="preserve">versus </w:t>
      </w:r>
      <w:r w:rsidR="001C0A72">
        <w:t>non-CGP</w:t>
      </w:r>
      <w:r w:rsidRPr="00671A7D">
        <w:t xml:space="preserve"> testing to add 1 life year was calculated as the eligible patient population divided by the gain in life years from testing with </w:t>
      </w:r>
      <w:r w:rsidR="001C0A72">
        <w:t>CGP vs. non-CGP</w:t>
      </w:r>
      <w:r w:rsidRPr="00671A7D">
        <w:t xml:space="preserve"> (266 patients / [211.</w:t>
      </w:r>
      <w:r w:rsidR="00E040E6" w:rsidRPr="00671A7D">
        <w:t>4</w:t>
      </w:r>
      <w:r w:rsidRPr="00671A7D">
        <w:t>−</w:t>
      </w:r>
      <w:r w:rsidR="00E040E6" w:rsidRPr="00671A7D">
        <w:t>189.7</w:t>
      </w:r>
      <w:r w:rsidRPr="00671A7D">
        <w:t>])</w:t>
      </w:r>
      <w:r w:rsidR="009F4A2B" w:rsidRPr="00671A7D">
        <w:t xml:space="preserve">, resulting in </w:t>
      </w:r>
      <w:r w:rsidR="00E040E6" w:rsidRPr="00671A7D">
        <w:t>12.3</w:t>
      </w:r>
      <w:r w:rsidR="009F4A2B" w:rsidRPr="00671A7D">
        <w:t xml:space="preserve"> patients</w:t>
      </w:r>
      <w:r w:rsidRPr="00671A7D">
        <w:t>.</w:t>
      </w:r>
    </w:p>
    <w:p w14:paraId="49AD2815" w14:textId="77777777" w:rsidR="00FC3089" w:rsidRPr="00671A7D" w:rsidRDefault="00FC3089" w:rsidP="00FC3089">
      <w:pPr>
        <w:pStyle w:val="Heading1"/>
        <w:rPr>
          <w:rFonts w:cs="Times New Roman"/>
        </w:rPr>
      </w:pPr>
      <w:r w:rsidRPr="00671A7D">
        <w:rPr>
          <w:rFonts w:cs="Times New Roman"/>
        </w:rPr>
        <w:lastRenderedPageBreak/>
        <w:t>Tables</w:t>
      </w:r>
    </w:p>
    <w:p w14:paraId="16E817D6" w14:textId="0CFBA87F" w:rsidR="005B5419" w:rsidRPr="00671A7D" w:rsidRDefault="005B5419" w:rsidP="005B5419">
      <w:pPr>
        <w:pStyle w:val="Caption"/>
      </w:pPr>
      <w:bookmarkStart w:id="1" w:name="_Ref519781164"/>
      <w:bookmarkStart w:id="2" w:name="_Ref519781155"/>
      <w:r w:rsidRPr="00671A7D">
        <w:t>Table S</w:t>
      </w:r>
      <w:r w:rsidR="008F193D" w:rsidRPr="00671A7D">
        <w:rPr>
          <w:noProof/>
        </w:rPr>
        <w:fldChar w:fldCharType="begin"/>
      </w:r>
      <w:r w:rsidR="008F193D" w:rsidRPr="00671A7D">
        <w:rPr>
          <w:noProof/>
        </w:rPr>
        <w:instrText xml:space="preserve"> SEQ Table_S \* ARABIC </w:instrText>
      </w:r>
      <w:r w:rsidR="008F193D" w:rsidRPr="00671A7D">
        <w:rPr>
          <w:noProof/>
        </w:rPr>
        <w:fldChar w:fldCharType="separate"/>
      </w:r>
      <w:r w:rsidR="009379F7" w:rsidRPr="00671A7D">
        <w:rPr>
          <w:noProof/>
        </w:rPr>
        <w:t>1</w:t>
      </w:r>
      <w:r w:rsidR="008F193D" w:rsidRPr="00671A7D">
        <w:rPr>
          <w:noProof/>
        </w:rPr>
        <w:fldChar w:fldCharType="end"/>
      </w:r>
      <w:bookmarkEnd w:id="1"/>
      <w:r w:rsidRPr="00671A7D">
        <w:t>. Genomic Alterations and Detection Assumptions</w:t>
      </w:r>
      <w:bookmarkEnd w:id="2"/>
    </w:p>
    <w:tbl>
      <w:tblPr>
        <w:tblStyle w:val="PlainTable4"/>
        <w:tblW w:w="9810" w:type="dxa"/>
        <w:tblLook w:val="04A0" w:firstRow="1" w:lastRow="0" w:firstColumn="1" w:lastColumn="0" w:noHBand="0" w:noVBand="1"/>
      </w:tblPr>
      <w:tblGrid>
        <w:gridCol w:w="1412"/>
        <w:gridCol w:w="1146"/>
        <w:gridCol w:w="1222"/>
        <w:gridCol w:w="1170"/>
        <w:gridCol w:w="1648"/>
        <w:gridCol w:w="1410"/>
        <w:gridCol w:w="1802"/>
      </w:tblGrid>
      <w:tr w:rsidR="00FC3089" w:rsidRPr="00671A7D" w14:paraId="13B18F8E" w14:textId="77777777" w:rsidTr="00671A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vMerge w:val="restart"/>
            <w:tcBorders>
              <w:top w:val="single" w:sz="4" w:space="0" w:color="auto"/>
              <w:bottom w:val="single" w:sz="4" w:space="0" w:color="auto"/>
            </w:tcBorders>
            <w:vAlign w:val="bottom"/>
          </w:tcPr>
          <w:p w14:paraId="42B75271" w14:textId="77777777" w:rsidR="00FC3089" w:rsidRPr="00671A7D" w:rsidRDefault="00FC3089" w:rsidP="005B5419">
            <w:pPr>
              <w:pStyle w:val="AGTableText"/>
              <w:rPr>
                <w:rFonts w:ascii="Times New Roman" w:hAnsi="Times New Roman" w:cs="Times New Roman"/>
                <w:b w:val="0"/>
              </w:rPr>
            </w:pPr>
            <w:r w:rsidRPr="00671A7D">
              <w:rPr>
                <w:rFonts w:ascii="Times New Roman" w:hAnsi="Times New Roman" w:cs="Times New Roman"/>
              </w:rPr>
              <w:t>Alterations</w:t>
            </w:r>
          </w:p>
        </w:tc>
        <w:tc>
          <w:tcPr>
            <w:tcW w:w="3538" w:type="dxa"/>
            <w:gridSpan w:val="3"/>
            <w:tcBorders>
              <w:top w:val="single" w:sz="4" w:space="0" w:color="auto"/>
              <w:bottom w:val="single" w:sz="4" w:space="0" w:color="auto"/>
            </w:tcBorders>
            <w:vAlign w:val="bottom"/>
          </w:tcPr>
          <w:p w14:paraId="0DE27FF0" w14:textId="1D9FEC95" w:rsidR="00FC3089" w:rsidRPr="00671A7D" w:rsidRDefault="001C0A72" w:rsidP="005B5419">
            <w:pPr>
              <w:pStyle w:val="AGTableT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GP (</w:t>
            </w:r>
            <w:r w:rsidR="00FC3089" w:rsidRPr="00671A7D">
              <w:rPr>
                <w:rFonts w:ascii="Times New Roman" w:hAnsi="Times New Roman" w:cs="Times New Roman"/>
              </w:rPr>
              <w:t>FoundationOne</w:t>
            </w:r>
            <w:r>
              <w:rPr>
                <w:rFonts w:ascii="Times New Roman" w:hAnsi="Times New Roman" w:cs="Times New Roman"/>
              </w:rPr>
              <w:t>)</w:t>
            </w:r>
            <w:r w:rsidR="00FC3089" w:rsidRPr="00671A7D">
              <w:rPr>
                <w:rFonts w:ascii="Times New Roman" w:hAnsi="Times New Roman" w:cs="Times New Roman"/>
              </w:rPr>
              <w:t>, %</w:t>
            </w:r>
          </w:p>
        </w:tc>
        <w:tc>
          <w:tcPr>
            <w:tcW w:w="4860" w:type="dxa"/>
            <w:gridSpan w:val="3"/>
            <w:tcBorders>
              <w:top w:val="single" w:sz="4" w:space="0" w:color="auto"/>
              <w:bottom w:val="single" w:sz="4" w:space="0" w:color="auto"/>
            </w:tcBorders>
            <w:vAlign w:val="bottom"/>
          </w:tcPr>
          <w:p w14:paraId="4552C738" w14:textId="2AE2B3CC" w:rsidR="00FC3089" w:rsidRPr="00671A7D" w:rsidRDefault="001C0A72" w:rsidP="001C0A72">
            <w:pPr>
              <w:pStyle w:val="AGTableT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n-CGP</w:t>
            </w:r>
            <w:r w:rsidR="00FC3089" w:rsidRPr="00671A7D">
              <w:rPr>
                <w:rFonts w:ascii="Times New Roman" w:hAnsi="Times New Roman" w:cs="Times New Roman"/>
              </w:rPr>
              <w:t>, %</w:t>
            </w:r>
          </w:p>
        </w:tc>
      </w:tr>
      <w:tr w:rsidR="00E03FC6" w:rsidRPr="00671A7D" w14:paraId="03E769D8" w14:textId="77777777" w:rsidTr="00671A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vMerge/>
            <w:tcBorders>
              <w:top w:val="single" w:sz="4" w:space="0" w:color="auto"/>
              <w:bottom w:val="single" w:sz="4" w:space="0" w:color="auto"/>
            </w:tcBorders>
          </w:tcPr>
          <w:p w14:paraId="1DDCF6C1" w14:textId="77777777" w:rsidR="00FC3089" w:rsidRPr="00671A7D" w:rsidRDefault="00FC3089" w:rsidP="004C3DA9">
            <w:pPr>
              <w:pStyle w:val="AGTableText"/>
              <w:rPr>
                <w:rFonts w:ascii="Times New Roman" w:hAnsi="Times New Roman" w:cs="Times New Roman"/>
              </w:rPr>
            </w:pPr>
          </w:p>
        </w:tc>
        <w:tc>
          <w:tcPr>
            <w:tcW w:w="1146" w:type="dxa"/>
            <w:tcBorders>
              <w:top w:val="single" w:sz="4" w:space="0" w:color="auto"/>
              <w:bottom w:val="single" w:sz="4" w:space="0" w:color="auto"/>
            </w:tcBorders>
            <w:shd w:val="clear" w:color="auto" w:fill="auto"/>
            <w:vAlign w:val="bottom"/>
          </w:tcPr>
          <w:p w14:paraId="40F31E7C" w14:textId="77777777" w:rsidR="00FC3089" w:rsidRPr="00671A7D" w:rsidRDefault="00FC3089" w:rsidP="005B5419">
            <w:pPr>
              <w:pStyle w:val="AG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1A7D">
              <w:rPr>
                <w:rFonts w:ascii="Times New Roman" w:hAnsi="Times New Roman" w:cs="Times New Roman"/>
              </w:rPr>
              <w:t>Testing rate</w:t>
            </w:r>
          </w:p>
        </w:tc>
        <w:tc>
          <w:tcPr>
            <w:tcW w:w="1222" w:type="dxa"/>
            <w:tcBorders>
              <w:top w:val="single" w:sz="4" w:space="0" w:color="auto"/>
              <w:bottom w:val="single" w:sz="4" w:space="0" w:color="auto"/>
            </w:tcBorders>
            <w:shd w:val="clear" w:color="auto" w:fill="auto"/>
            <w:vAlign w:val="bottom"/>
          </w:tcPr>
          <w:p w14:paraId="49E542C1" w14:textId="0EC23D5D" w:rsidR="00FC3089" w:rsidRPr="00671A7D" w:rsidRDefault="00FC3089" w:rsidP="00892586">
            <w:pPr>
              <w:pStyle w:val="AG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1A7D">
              <w:rPr>
                <w:rFonts w:ascii="Times New Roman" w:hAnsi="Times New Roman" w:cs="Times New Roman"/>
              </w:rPr>
              <w:t xml:space="preserve">Alterations detected </w:t>
            </w:r>
            <w:r w:rsidRPr="00671A7D">
              <w:rPr>
                <w:rFonts w:ascii="Times New Roman" w:hAnsi="Times New Roman" w:cs="Times New Roman"/>
              </w:rPr>
              <w:br/>
              <w:t xml:space="preserve">(among tested) </w:t>
            </w:r>
            <w:r w:rsidR="00892586" w:rsidRPr="00671A7D">
              <w:rPr>
                <w:rFonts w:ascii="Times New Roman" w:hAnsi="Times New Roman" w:cs="Times New Roman"/>
              </w:rPr>
              <w:fldChar w:fldCharType="begin">
                <w:fldData xml:space="preserve">PEVuZE5vdGU+PENpdGU+PEF1dGhvcj5TdWg8L0F1dGhvcj48WWVhcj4yMDE2PC9ZZWFyPjxSZWNO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</w:fldData>
              </w:fldChar>
            </w:r>
            <w:r w:rsidR="00892586" w:rsidRPr="00671A7D">
              <w:rPr>
                <w:rFonts w:ascii="Times New Roman" w:hAnsi="Times New Roman" w:cs="Times New Roman"/>
              </w:rPr>
              <w:instrText xml:space="preserve"> ADDIN EN.CITE </w:instrText>
            </w:r>
            <w:r w:rsidR="00892586" w:rsidRPr="00671A7D">
              <w:rPr>
                <w:rFonts w:ascii="Times New Roman" w:hAnsi="Times New Roman" w:cs="Times New Roman"/>
              </w:rPr>
              <w:fldChar w:fldCharType="begin">
                <w:fldData xml:space="preserve">PEVuZE5vdGU+PENpdGU+PEF1dGhvcj5TdWg8L0F1dGhvcj48WWVhcj4yMDE2PC9ZZWFyPjxSZWNO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</w:fldData>
              </w:fldChar>
            </w:r>
            <w:r w:rsidR="00892586" w:rsidRPr="00671A7D">
              <w:rPr>
                <w:rFonts w:ascii="Times New Roman" w:hAnsi="Times New Roman" w:cs="Times New Roman"/>
              </w:rPr>
              <w:instrText xml:space="preserve"> ADDIN EN.CITE.DATA </w:instrText>
            </w:r>
            <w:r w:rsidR="00892586" w:rsidRPr="00671A7D">
              <w:rPr>
                <w:rFonts w:ascii="Times New Roman" w:hAnsi="Times New Roman" w:cs="Times New Roman"/>
              </w:rPr>
            </w:r>
            <w:r w:rsidR="00892586" w:rsidRPr="00671A7D">
              <w:rPr>
                <w:rFonts w:ascii="Times New Roman" w:hAnsi="Times New Roman" w:cs="Times New Roman"/>
              </w:rPr>
              <w:fldChar w:fldCharType="end"/>
            </w:r>
            <w:r w:rsidR="00892586" w:rsidRPr="00671A7D">
              <w:rPr>
                <w:rFonts w:ascii="Times New Roman" w:hAnsi="Times New Roman" w:cs="Times New Roman"/>
              </w:rPr>
            </w:r>
            <w:r w:rsidR="00892586" w:rsidRPr="00671A7D">
              <w:rPr>
                <w:rFonts w:ascii="Times New Roman" w:hAnsi="Times New Roman" w:cs="Times New Roman"/>
              </w:rPr>
              <w:fldChar w:fldCharType="separate"/>
            </w:r>
            <w:r w:rsidR="00892586" w:rsidRPr="00671A7D">
              <w:rPr>
                <w:rFonts w:ascii="Times New Roman" w:hAnsi="Times New Roman" w:cs="Times New Roman"/>
                <w:noProof/>
              </w:rPr>
              <w:t>[4, 5]</w:t>
            </w:r>
            <w:r w:rsidR="00892586" w:rsidRPr="00671A7D">
              <w:rPr>
                <w:rFonts w:ascii="Times New Roman" w:hAnsi="Times New Roman" w:cs="Times New Roman"/>
              </w:rPr>
              <w:fldChar w:fldCharType="end"/>
            </w:r>
          </w:p>
        </w:tc>
        <w:tc>
          <w:tcPr>
            <w:tcW w:w="1170" w:type="dxa"/>
            <w:tcBorders>
              <w:top w:val="single" w:sz="4" w:space="0" w:color="auto"/>
              <w:bottom w:val="single" w:sz="4" w:space="0" w:color="auto"/>
            </w:tcBorders>
            <w:shd w:val="clear" w:color="auto" w:fill="auto"/>
            <w:vAlign w:val="bottom"/>
          </w:tcPr>
          <w:p w14:paraId="7B3EB96E" w14:textId="4C8178CC" w:rsidR="00FC3089" w:rsidRPr="00671A7D" w:rsidRDefault="00FC3089" w:rsidP="00E03FC6">
            <w:pPr>
              <w:pStyle w:val="AG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1A7D">
              <w:rPr>
                <w:rFonts w:ascii="Times New Roman" w:hAnsi="Times New Roman" w:cs="Times New Roman"/>
              </w:rPr>
              <w:t>Total alterations detected</w:t>
            </w:r>
            <w:r w:rsidR="00E03FC6" w:rsidRPr="00671A7D">
              <w:rPr>
                <w:rFonts w:ascii="Times New Roman" w:hAnsi="Times New Roman" w:cs="Times New Roman"/>
              </w:rPr>
              <w:t xml:space="preserve"> in all patients</w:t>
            </w:r>
          </w:p>
        </w:tc>
        <w:tc>
          <w:tcPr>
            <w:tcW w:w="1648" w:type="dxa"/>
            <w:tcBorders>
              <w:top w:val="single" w:sz="4" w:space="0" w:color="auto"/>
              <w:bottom w:val="single" w:sz="4" w:space="0" w:color="auto"/>
            </w:tcBorders>
            <w:shd w:val="clear" w:color="auto" w:fill="auto"/>
            <w:vAlign w:val="bottom"/>
          </w:tcPr>
          <w:p w14:paraId="18DF77B8" w14:textId="62F5C9BE" w:rsidR="00E03FC6" w:rsidRPr="00671A7D" w:rsidRDefault="00FC3089" w:rsidP="005B5419">
            <w:pPr>
              <w:pStyle w:val="AG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1A7D">
              <w:rPr>
                <w:rFonts w:ascii="Times New Roman" w:hAnsi="Times New Roman" w:cs="Times New Roman"/>
              </w:rPr>
              <w:t>Testing rate</w:t>
            </w:r>
            <w:r w:rsidR="00E03FC6" w:rsidRPr="00671A7D">
              <w:rPr>
                <w:rFonts w:ascii="Times New Roman" w:hAnsi="Times New Roman" w:cs="Times New Roman"/>
              </w:rPr>
              <w:t xml:space="preserve"> </w:t>
            </w:r>
            <w:r w:rsidR="0076292F" w:rsidRPr="00671A7D">
              <w:rPr>
                <w:rFonts w:ascii="Times New Roman" w:hAnsi="Times New Roman" w:cs="Times New Roman"/>
              </w:rPr>
              <w:t>in %</w:t>
            </w:r>
          </w:p>
          <w:p w14:paraId="305CB091" w14:textId="24B7C3AB" w:rsidR="00FC3089" w:rsidRPr="00671A7D" w:rsidRDefault="00E03FC6" w:rsidP="005B5419">
            <w:pPr>
              <w:pStyle w:val="AG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1A7D">
              <w:rPr>
                <w:rFonts w:ascii="Times New Roman" w:hAnsi="Times New Roman" w:cs="Times New Roman"/>
              </w:rPr>
              <w:t>(non-NGS/NGS)*</w:t>
            </w:r>
          </w:p>
        </w:tc>
        <w:tc>
          <w:tcPr>
            <w:tcW w:w="1410" w:type="dxa"/>
            <w:tcBorders>
              <w:top w:val="single" w:sz="4" w:space="0" w:color="auto"/>
              <w:bottom w:val="single" w:sz="4" w:space="0" w:color="auto"/>
            </w:tcBorders>
            <w:shd w:val="clear" w:color="auto" w:fill="auto"/>
            <w:vAlign w:val="bottom"/>
          </w:tcPr>
          <w:p w14:paraId="6EEE6B09" w14:textId="5C35E18B" w:rsidR="00FC3089" w:rsidRPr="00671A7D" w:rsidRDefault="00FC3089" w:rsidP="00892586">
            <w:pPr>
              <w:pStyle w:val="AG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1A7D">
              <w:rPr>
                <w:rFonts w:ascii="Times New Roman" w:hAnsi="Times New Roman" w:cs="Times New Roman"/>
              </w:rPr>
              <w:t>Alterations detected</w:t>
            </w:r>
            <w:r w:rsidRPr="00671A7D">
              <w:rPr>
                <w:rFonts w:ascii="Times New Roman" w:hAnsi="Times New Roman" w:cs="Times New Roman"/>
              </w:rPr>
              <w:br/>
              <w:t xml:space="preserve">(among tested) </w:t>
            </w:r>
            <w:r w:rsidR="00892586" w:rsidRPr="00671A7D">
              <w:rPr>
                <w:rFonts w:ascii="Times New Roman" w:hAnsi="Times New Roman" w:cs="Times New Roman"/>
              </w:rPr>
              <w:fldChar w:fldCharType="begin">
                <w:fldData xml:space="preserve">PEVuZE5vdGU+PENpdGU+PEF1dGhvcj5IZWlzdDwvQXV0aG9yPjxZZWFyPjIwMTI8L1llYXI+PFJl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==
</w:fldData>
              </w:fldChar>
            </w:r>
            <w:r w:rsidR="00892586" w:rsidRPr="00671A7D">
              <w:rPr>
                <w:rFonts w:ascii="Times New Roman" w:hAnsi="Times New Roman" w:cs="Times New Roman"/>
              </w:rPr>
              <w:instrText xml:space="preserve"> ADDIN EN.CITE </w:instrText>
            </w:r>
            <w:r w:rsidR="00892586" w:rsidRPr="00671A7D">
              <w:rPr>
                <w:rFonts w:ascii="Times New Roman" w:hAnsi="Times New Roman" w:cs="Times New Roman"/>
              </w:rPr>
              <w:fldChar w:fldCharType="begin">
                <w:fldData xml:space="preserve">PEVuZE5vdGU+PENpdGU+PEF1dGhvcj5IZWlzdDwvQXV0aG9yPjxZZWFyPjIwMTI8L1llYXI+PFJl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==
</w:fldData>
              </w:fldChar>
            </w:r>
            <w:r w:rsidR="00892586" w:rsidRPr="00671A7D">
              <w:rPr>
                <w:rFonts w:ascii="Times New Roman" w:hAnsi="Times New Roman" w:cs="Times New Roman"/>
              </w:rPr>
              <w:instrText xml:space="preserve"> ADDIN EN.CITE.DATA </w:instrText>
            </w:r>
            <w:r w:rsidR="00892586" w:rsidRPr="00671A7D">
              <w:rPr>
                <w:rFonts w:ascii="Times New Roman" w:hAnsi="Times New Roman" w:cs="Times New Roman"/>
              </w:rPr>
            </w:r>
            <w:r w:rsidR="00892586" w:rsidRPr="00671A7D">
              <w:rPr>
                <w:rFonts w:ascii="Times New Roman" w:hAnsi="Times New Roman" w:cs="Times New Roman"/>
              </w:rPr>
              <w:fldChar w:fldCharType="end"/>
            </w:r>
            <w:r w:rsidR="00892586" w:rsidRPr="00671A7D">
              <w:rPr>
                <w:rFonts w:ascii="Times New Roman" w:hAnsi="Times New Roman" w:cs="Times New Roman"/>
              </w:rPr>
            </w:r>
            <w:r w:rsidR="00892586" w:rsidRPr="00671A7D">
              <w:rPr>
                <w:rFonts w:ascii="Times New Roman" w:hAnsi="Times New Roman" w:cs="Times New Roman"/>
              </w:rPr>
              <w:fldChar w:fldCharType="separate"/>
            </w:r>
            <w:r w:rsidR="00892586" w:rsidRPr="00671A7D">
              <w:rPr>
                <w:rFonts w:ascii="Times New Roman" w:hAnsi="Times New Roman" w:cs="Times New Roman"/>
                <w:noProof/>
              </w:rPr>
              <w:t>[5, 7, 8, 9]</w:t>
            </w:r>
            <w:r w:rsidR="00892586" w:rsidRPr="00671A7D">
              <w:rPr>
                <w:rFonts w:ascii="Times New Roman" w:hAnsi="Times New Roman" w:cs="Times New Roman"/>
              </w:rPr>
              <w:fldChar w:fldCharType="end"/>
            </w:r>
          </w:p>
        </w:tc>
        <w:tc>
          <w:tcPr>
            <w:tcW w:w="1802" w:type="dxa"/>
            <w:tcBorders>
              <w:top w:val="single" w:sz="4" w:space="0" w:color="auto"/>
              <w:bottom w:val="single" w:sz="4" w:space="0" w:color="auto"/>
            </w:tcBorders>
            <w:shd w:val="clear" w:color="auto" w:fill="auto"/>
            <w:vAlign w:val="bottom"/>
          </w:tcPr>
          <w:p w14:paraId="4B8D3998" w14:textId="1E7F4BC4" w:rsidR="00FC3089" w:rsidRPr="00671A7D" w:rsidRDefault="00FC3089" w:rsidP="00E03FC6">
            <w:pPr>
              <w:pStyle w:val="AG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71A7D">
              <w:rPr>
                <w:rFonts w:ascii="Times New Roman" w:hAnsi="Times New Roman" w:cs="Times New Roman"/>
              </w:rPr>
              <w:t>Total alterations detected</w:t>
            </w:r>
            <w:r w:rsidR="00E03FC6" w:rsidRPr="00671A7D">
              <w:rPr>
                <w:rFonts w:ascii="Times New Roman" w:hAnsi="Times New Roman" w:cs="Times New Roman"/>
              </w:rPr>
              <w:t xml:space="preserve"> in all patients</w:t>
            </w:r>
          </w:p>
        </w:tc>
      </w:tr>
      <w:tr w:rsidR="00FC3089" w:rsidRPr="00671A7D" w14:paraId="69CE64C9" w14:textId="77777777" w:rsidTr="00E03FC6">
        <w:tc>
          <w:tcPr>
            <w:cnfStyle w:val="001000000000" w:firstRow="0" w:lastRow="0" w:firstColumn="1" w:lastColumn="0" w:oddVBand="0" w:evenVBand="0" w:oddHBand="0" w:evenHBand="0" w:firstRowFirstColumn="0" w:firstRowLastColumn="0" w:lastRowFirstColumn="0" w:lastRowLastColumn="0"/>
            <w:tcW w:w="9810" w:type="dxa"/>
            <w:gridSpan w:val="7"/>
          </w:tcPr>
          <w:p w14:paraId="5FD42CFA" w14:textId="77777777" w:rsidR="00FC3089" w:rsidRPr="00671A7D" w:rsidRDefault="00FC3089" w:rsidP="008A49CF">
            <w:pPr>
              <w:pStyle w:val="AGTableText"/>
              <w:rPr>
                <w:rFonts w:ascii="Times New Roman" w:hAnsi="Times New Roman" w:cs="Times New Roman"/>
                <w:sz w:val="22"/>
                <w:szCs w:val="22"/>
              </w:rPr>
            </w:pPr>
            <w:r w:rsidRPr="00671A7D">
              <w:rPr>
                <w:rFonts w:ascii="Times New Roman" w:hAnsi="Times New Roman" w:cs="Times New Roman"/>
                <w:sz w:val="22"/>
                <w:szCs w:val="22"/>
              </w:rPr>
              <w:t>Alterations with targeted therapies listed in NCCN Guidelines</w:t>
            </w:r>
            <w:r w:rsidRPr="00671A7D">
              <w:rPr>
                <w:rFonts w:ascii="Times New Roman" w:hAnsi="Times New Roman" w:cs="Times New Roman"/>
                <w:sz w:val="22"/>
                <w:szCs w:val="22"/>
                <w:vertAlign w:val="superscript"/>
              </w:rPr>
              <w:t>®</w:t>
            </w:r>
          </w:p>
        </w:tc>
      </w:tr>
      <w:tr w:rsidR="00E03FC6" w:rsidRPr="00671A7D" w14:paraId="59534C59" w14:textId="77777777" w:rsidTr="00671A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shd w:val="clear" w:color="auto" w:fill="auto"/>
          </w:tcPr>
          <w:p w14:paraId="2DFD576D" w14:textId="77777777" w:rsidR="00FC3089" w:rsidRPr="00671A7D" w:rsidRDefault="00FC3089" w:rsidP="008A49CF">
            <w:pPr>
              <w:pStyle w:val="AGTableText"/>
              <w:rPr>
                <w:rFonts w:ascii="Times New Roman" w:hAnsi="Times New Roman" w:cs="Times New Roman"/>
                <w:b w:val="0"/>
                <w:i/>
                <w:sz w:val="22"/>
                <w:szCs w:val="22"/>
              </w:rPr>
            </w:pPr>
            <w:r w:rsidRPr="00671A7D">
              <w:rPr>
                <w:rFonts w:ascii="Times New Roman" w:hAnsi="Times New Roman" w:cs="Times New Roman"/>
                <w:b w:val="0"/>
                <w:i/>
                <w:sz w:val="22"/>
                <w:szCs w:val="22"/>
              </w:rPr>
              <w:t>EGFR</w:t>
            </w:r>
          </w:p>
        </w:tc>
        <w:tc>
          <w:tcPr>
            <w:tcW w:w="1146" w:type="dxa"/>
            <w:shd w:val="clear" w:color="auto" w:fill="auto"/>
          </w:tcPr>
          <w:p w14:paraId="6B0FB35B"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c>
          <w:tcPr>
            <w:tcW w:w="1222" w:type="dxa"/>
            <w:shd w:val="clear" w:color="auto" w:fill="auto"/>
          </w:tcPr>
          <w:p w14:paraId="5460A431"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4.0</w:t>
            </w:r>
          </w:p>
        </w:tc>
        <w:tc>
          <w:tcPr>
            <w:tcW w:w="1170" w:type="dxa"/>
            <w:shd w:val="clear" w:color="auto" w:fill="auto"/>
          </w:tcPr>
          <w:p w14:paraId="1A87C8A4"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4.0</w:t>
            </w:r>
          </w:p>
        </w:tc>
        <w:tc>
          <w:tcPr>
            <w:tcW w:w="1648" w:type="dxa"/>
            <w:shd w:val="clear" w:color="auto" w:fill="auto"/>
          </w:tcPr>
          <w:p w14:paraId="14B49338" w14:textId="77777777" w:rsidR="00E03FC6"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80</w:t>
            </w:r>
          </w:p>
          <w:p w14:paraId="6628F113" w14:textId="148A628A" w:rsidR="00FC3089" w:rsidRPr="00671A7D" w:rsidRDefault="00E03FC6" w:rsidP="00E03FC6">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 xml:space="preserve">(70/5 - 55/20) </w:t>
            </w:r>
          </w:p>
        </w:tc>
        <w:tc>
          <w:tcPr>
            <w:tcW w:w="1410" w:type="dxa"/>
            <w:shd w:val="clear" w:color="auto" w:fill="auto"/>
          </w:tcPr>
          <w:p w14:paraId="4BB55A44" w14:textId="1BF314C9"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2.1</w:t>
            </w:r>
            <w:r w:rsidR="00E03FC6" w:rsidRPr="00671A7D">
              <w:rPr>
                <w:rFonts w:ascii="Times New Roman" w:hAnsi="Times New Roman" w:cs="Times New Roman"/>
                <w:sz w:val="22"/>
                <w:szCs w:val="22"/>
              </w:rPr>
              <w:t xml:space="preserve"> (11.9)</w:t>
            </w:r>
          </w:p>
        </w:tc>
        <w:tc>
          <w:tcPr>
            <w:tcW w:w="1802" w:type="dxa"/>
            <w:shd w:val="clear" w:color="auto" w:fill="auto"/>
          </w:tcPr>
          <w:p w14:paraId="0754BFEB" w14:textId="577135E4"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9.7</w:t>
            </w:r>
            <w:r w:rsidR="00E03FC6" w:rsidRPr="00671A7D">
              <w:rPr>
                <w:rFonts w:ascii="Times New Roman" w:hAnsi="Times New Roman" w:cs="Times New Roman"/>
                <w:sz w:val="22"/>
                <w:szCs w:val="22"/>
              </w:rPr>
              <w:t xml:space="preserve"> (9.0-9.3)</w:t>
            </w:r>
          </w:p>
        </w:tc>
      </w:tr>
      <w:tr w:rsidR="00E03FC6" w:rsidRPr="00671A7D" w14:paraId="1DB320D9" w14:textId="77777777" w:rsidTr="00671A7D">
        <w:tc>
          <w:tcPr>
            <w:cnfStyle w:val="001000000000" w:firstRow="0" w:lastRow="0" w:firstColumn="1" w:lastColumn="0" w:oddVBand="0" w:evenVBand="0" w:oddHBand="0" w:evenHBand="0" w:firstRowFirstColumn="0" w:firstRowLastColumn="0" w:lastRowFirstColumn="0" w:lastRowLastColumn="0"/>
            <w:tcW w:w="1412" w:type="dxa"/>
            <w:shd w:val="clear" w:color="auto" w:fill="auto"/>
          </w:tcPr>
          <w:p w14:paraId="6BA4D217" w14:textId="77777777" w:rsidR="00FC3089" w:rsidRPr="00671A7D" w:rsidRDefault="00FC3089" w:rsidP="008A49CF">
            <w:pPr>
              <w:pStyle w:val="AGTableText"/>
              <w:rPr>
                <w:rFonts w:ascii="Times New Roman" w:hAnsi="Times New Roman" w:cs="Times New Roman"/>
                <w:b w:val="0"/>
                <w:i/>
                <w:sz w:val="22"/>
                <w:szCs w:val="22"/>
              </w:rPr>
            </w:pPr>
            <w:r w:rsidRPr="00671A7D">
              <w:rPr>
                <w:rFonts w:ascii="Times New Roman" w:hAnsi="Times New Roman" w:cs="Times New Roman"/>
                <w:b w:val="0"/>
                <w:i/>
                <w:sz w:val="22"/>
                <w:szCs w:val="22"/>
              </w:rPr>
              <w:t>ALK</w:t>
            </w:r>
          </w:p>
        </w:tc>
        <w:tc>
          <w:tcPr>
            <w:tcW w:w="1146" w:type="dxa"/>
            <w:shd w:val="clear" w:color="auto" w:fill="auto"/>
          </w:tcPr>
          <w:p w14:paraId="2D1C9B71"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c>
          <w:tcPr>
            <w:tcW w:w="1222" w:type="dxa"/>
            <w:shd w:val="clear" w:color="auto" w:fill="auto"/>
          </w:tcPr>
          <w:p w14:paraId="3D8404DC"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2.9</w:t>
            </w:r>
          </w:p>
        </w:tc>
        <w:tc>
          <w:tcPr>
            <w:tcW w:w="1170" w:type="dxa"/>
            <w:shd w:val="clear" w:color="auto" w:fill="auto"/>
          </w:tcPr>
          <w:p w14:paraId="0CBB385A"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2.9</w:t>
            </w:r>
          </w:p>
        </w:tc>
        <w:tc>
          <w:tcPr>
            <w:tcW w:w="1648" w:type="dxa"/>
            <w:shd w:val="clear" w:color="auto" w:fill="auto"/>
          </w:tcPr>
          <w:p w14:paraId="01821117" w14:textId="77777777" w:rsidR="00E03FC6"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80</w:t>
            </w:r>
          </w:p>
          <w:p w14:paraId="056D92AA" w14:textId="2D2D419F" w:rsidR="00FC3089" w:rsidRPr="00671A7D" w:rsidRDefault="00E03FC6" w:rsidP="00E03FC6">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 xml:space="preserve">(70/5 - 55/20) </w:t>
            </w:r>
          </w:p>
        </w:tc>
        <w:tc>
          <w:tcPr>
            <w:tcW w:w="1410" w:type="dxa"/>
            <w:shd w:val="clear" w:color="auto" w:fill="auto"/>
          </w:tcPr>
          <w:p w14:paraId="57A03F8D" w14:textId="3C3B49C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2.2</w:t>
            </w:r>
            <w:r w:rsidR="00E03FC6" w:rsidRPr="00671A7D">
              <w:rPr>
                <w:rFonts w:ascii="Times New Roman" w:hAnsi="Times New Roman" w:cs="Times New Roman"/>
                <w:sz w:val="22"/>
                <w:szCs w:val="22"/>
              </w:rPr>
              <w:t xml:space="preserve"> (2.1)</w:t>
            </w:r>
          </w:p>
        </w:tc>
        <w:tc>
          <w:tcPr>
            <w:tcW w:w="1802" w:type="dxa"/>
            <w:shd w:val="clear" w:color="auto" w:fill="auto"/>
          </w:tcPr>
          <w:p w14:paraId="39B2DC1D" w14:textId="498A290A"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8</w:t>
            </w:r>
            <w:r w:rsidR="00E03FC6" w:rsidRPr="00671A7D">
              <w:rPr>
                <w:rFonts w:ascii="Times New Roman" w:hAnsi="Times New Roman" w:cs="Times New Roman"/>
                <w:sz w:val="22"/>
                <w:szCs w:val="22"/>
              </w:rPr>
              <w:t xml:space="preserve"> (1.6-1.7)</w:t>
            </w:r>
          </w:p>
        </w:tc>
      </w:tr>
      <w:tr w:rsidR="00E03FC6" w:rsidRPr="00671A7D" w14:paraId="217803F1" w14:textId="77777777" w:rsidTr="00671A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shd w:val="clear" w:color="auto" w:fill="auto"/>
          </w:tcPr>
          <w:p w14:paraId="7BFFF647" w14:textId="77777777" w:rsidR="00FC3089" w:rsidRPr="00671A7D" w:rsidRDefault="00FC3089" w:rsidP="008A49CF">
            <w:pPr>
              <w:pStyle w:val="AGTableText"/>
              <w:rPr>
                <w:rFonts w:ascii="Times New Roman" w:hAnsi="Times New Roman" w:cs="Times New Roman"/>
                <w:b w:val="0"/>
                <w:i/>
                <w:sz w:val="22"/>
                <w:szCs w:val="22"/>
              </w:rPr>
            </w:pPr>
            <w:r w:rsidRPr="00671A7D">
              <w:rPr>
                <w:rFonts w:ascii="Times New Roman" w:hAnsi="Times New Roman" w:cs="Times New Roman"/>
                <w:b w:val="0"/>
                <w:i/>
                <w:sz w:val="22"/>
                <w:szCs w:val="22"/>
              </w:rPr>
              <w:t>ROS1</w:t>
            </w:r>
          </w:p>
        </w:tc>
        <w:tc>
          <w:tcPr>
            <w:tcW w:w="1146" w:type="dxa"/>
            <w:shd w:val="clear" w:color="auto" w:fill="auto"/>
          </w:tcPr>
          <w:p w14:paraId="2597ECA5"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c>
          <w:tcPr>
            <w:tcW w:w="1222" w:type="dxa"/>
            <w:shd w:val="clear" w:color="auto" w:fill="auto"/>
          </w:tcPr>
          <w:p w14:paraId="505E2A51"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w:t>
            </w:r>
          </w:p>
        </w:tc>
        <w:tc>
          <w:tcPr>
            <w:tcW w:w="1170" w:type="dxa"/>
            <w:shd w:val="clear" w:color="auto" w:fill="auto"/>
          </w:tcPr>
          <w:p w14:paraId="478A3DFE"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w:t>
            </w:r>
          </w:p>
        </w:tc>
        <w:tc>
          <w:tcPr>
            <w:tcW w:w="1648" w:type="dxa"/>
            <w:shd w:val="clear" w:color="auto" w:fill="auto"/>
          </w:tcPr>
          <w:p w14:paraId="2760A7F8" w14:textId="77777777" w:rsidR="00E03FC6"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60</w:t>
            </w:r>
          </w:p>
          <w:p w14:paraId="1D790793" w14:textId="545544FD" w:rsidR="00FC3089" w:rsidRPr="00671A7D" w:rsidRDefault="00E03FC6" w:rsidP="00E03FC6">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45/5 - 30/20)</w:t>
            </w:r>
          </w:p>
        </w:tc>
        <w:tc>
          <w:tcPr>
            <w:tcW w:w="1410" w:type="dxa"/>
            <w:shd w:val="clear" w:color="auto" w:fill="auto"/>
          </w:tcPr>
          <w:p w14:paraId="47246520" w14:textId="66448E60"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0.8</w:t>
            </w:r>
            <w:r w:rsidR="00E03FC6" w:rsidRPr="00671A7D">
              <w:rPr>
                <w:rFonts w:ascii="Times New Roman" w:hAnsi="Times New Roman" w:cs="Times New Roman"/>
                <w:sz w:val="22"/>
                <w:szCs w:val="22"/>
              </w:rPr>
              <w:t xml:space="preserve"> (0.7)</w:t>
            </w:r>
          </w:p>
        </w:tc>
        <w:tc>
          <w:tcPr>
            <w:tcW w:w="1802" w:type="dxa"/>
            <w:shd w:val="clear" w:color="auto" w:fill="auto"/>
          </w:tcPr>
          <w:p w14:paraId="5A48447B" w14:textId="6F16EB5D"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0.5</w:t>
            </w:r>
            <w:r w:rsidR="00E03FC6" w:rsidRPr="00671A7D">
              <w:rPr>
                <w:rFonts w:ascii="Times New Roman" w:hAnsi="Times New Roman" w:cs="Times New Roman"/>
                <w:sz w:val="22"/>
                <w:szCs w:val="22"/>
              </w:rPr>
              <w:t xml:space="preserve"> (0.4)</w:t>
            </w:r>
          </w:p>
        </w:tc>
      </w:tr>
      <w:tr w:rsidR="00E03FC6" w:rsidRPr="00671A7D" w14:paraId="2EAD2317" w14:textId="77777777" w:rsidTr="00671A7D">
        <w:tc>
          <w:tcPr>
            <w:cnfStyle w:val="001000000000" w:firstRow="0" w:lastRow="0" w:firstColumn="1" w:lastColumn="0" w:oddVBand="0" w:evenVBand="0" w:oddHBand="0" w:evenHBand="0" w:firstRowFirstColumn="0" w:firstRowLastColumn="0" w:lastRowFirstColumn="0" w:lastRowLastColumn="0"/>
            <w:tcW w:w="1412" w:type="dxa"/>
            <w:shd w:val="clear" w:color="auto" w:fill="auto"/>
          </w:tcPr>
          <w:p w14:paraId="143C058D" w14:textId="77777777" w:rsidR="00FC3089" w:rsidRPr="00671A7D" w:rsidRDefault="00FC3089" w:rsidP="008A49CF">
            <w:pPr>
              <w:pStyle w:val="AGTableText"/>
              <w:rPr>
                <w:rFonts w:ascii="Times New Roman" w:hAnsi="Times New Roman" w:cs="Times New Roman"/>
                <w:b w:val="0"/>
                <w:i/>
                <w:sz w:val="22"/>
                <w:szCs w:val="22"/>
              </w:rPr>
            </w:pPr>
            <w:r w:rsidRPr="00671A7D">
              <w:rPr>
                <w:rFonts w:ascii="Times New Roman" w:hAnsi="Times New Roman" w:cs="Times New Roman"/>
                <w:b w:val="0"/>
                <w:i/>
                <w:sz w:val="22"/>
                <w:szCs w:val="22"/>
              </w:rPr>
              <w:t>HER2</w:t>
            </w:r>
          </w:p>
        </w:tc>
        <w:tc>
          <w:tcPr>
            <w:tcW w:w="1146" w:type="dxa"/>
            <w:shd w:val="clear" w:color="auto" w:fill="auto"/>
          </w:tcPr>
          <w:p w14:paraId="5DADB342"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c>
          <w:tcPr>
            <w:tcW w:w="1222" w:type="dxa"/>
            <w:shd w:val="clear" w:color="auto" w:fill="auto"/>
          </w:tcPr>
          <w:p w14:paraId="6BC2DE4A"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4.2</w:t>
            </w:r>
          </w:p>
        </w:tc>
        <w:tc>
          <w:tcPr>
            <w:tcW w:w="1170" w:type="dxa"/>
            <w:shd w:val="clear" w:color="auto" w:fill="auto"/>
          </w:tcPr>
          <w:p w14:paraId="2DD6ABA1"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4.2</w:t>
            </w:r>
          </w:p>
        </w:tc>
        <w:tc>
          <w:tcPr>
            <w:tcW w:w="1648" w:type="dxa"/>
            <w:shd w:val="clear" w:color="auto" w:fill="auto"/>
          </w:tcPr>
          <w:p w14:paraId="5B2017D1" w14:textId="77777777" w:rsidR="00E03FC6"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60</w:t>
            </w:r>
          </w:p>
          <w:p w14:paraId="1F8304F3" w14:textId="5D503D9A" w:rsidR="00FC3089" w:rsidRPr="00671A7D" w:rsidRDefault="00E03FC6" w:rsidP="00E03FC6">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 xml:space="preserve">(45/5 - 30/20) </w:t>
            </w:r>
          </w:p>
        </w:tc>
        <w:tc>
          <w:tcPr>
            <w:tcW w:w="1410" w:type="dxa"/>
            <w:shd w:val="clear" w:color="auto" w:fill="auto"/>
          </w:tcPr>
          <w:p w14:paraId="0061A05E" w14:textId="6A582FA9"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2.5</w:t>
            </w:r>
            <w:r w:rsidR="00E03FC6" w:rsidRPr="00671A7D">
              <w:rPr>
                <w:rFonts w:ascii="Times New Roman" w:hAnsi="Times New Roman" w:cs="Times New Roman"/>
                <w:sz w:val="22"/>
                <w:szCs w:val="22"/>
              </w:rPr>
              <w:t xml:space="preserve"> (2.1)</w:t>
            </w:r>
          </w:p>
        </w:tc>
        <w:tc>
          <w:tcPr>
            <w:tcW w:w="1802" w:type="dxa"/>
            <w:shd w:val="clear" w:color="auto" w:fill="auto"/>
          </w:tcPr>
          <w:p w14:paraId="3C51F191" w14:textId="542943C1" w:rsidR="00FC3089" w:rsidRPr="00671A7D" w:rsidRDefault="00FC3089" w:rsidP="00E03FC6">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5</w:t>
            </w:r>
            <w:r w:rsidR="00E03FC6" w:rsidRPr="00671A7D">
              <w:rPr>
                <w:rFonts w:ascii="Times New Roman" w:hAnsi="Times New Roman" w:cs="Times New Roman"/>
                <w:sz w:val="22"/>
                <w:szCs w:val="22"/>
              </w:rPr>
              <w:t xml:space="preserve"> (1.2-1.5)</w:t>
            </w:r>
          </w:p>
        </w:tc>
      </w:tr>
      <w:tr w:rsidR="00E03FC6" w:rsidRPr="00671A7D" w14:paraId="521C7AAB" w14:textId="77777777" w:rsidTr="00671A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shd w:val="clear" w:color="auto" w:fill="auto"/>
          </w:tcPr>
          <w:p w14:paraId="4328024C" w14:textId="77777777" w:rsidR="00FC3089" w:rsidRPr="00671A7D" w:rsidRDefault="00FC3089" w:rsidP="008A49CF">
            <w:pPr>
              <w:pStyle w:val="AGTableText"/>
              <w:rPr>
                <w:rFonts w:ascii="Times New Roman" w:hAnsi="Times New Roman" w:cs="Times New Roman"/>
                <w:b w:val="0"/>
                <w:i/>
                <w:sz w:val="22"/>
                <w:szCs w:val="22"/>
              </w:rPr>
            </w:pPr>
            <w:r w:rsidRPr="00671A7D">
              <w:rPr>
                <w:rFonts w:ascii="Times New Roman" w:hAnsi="Times New Roman" w:cs="Times New Roman"/>
                <w:b w:val="0"/>
                <w:i/>
                <w:sz w:val="22"/>
                <w:szCs w:val="22"/>
              </w:rPr>
              <w:t>BRAF (V600E)</w:t>
            </w:r>
          </w:p>
        </w:tc>
        <w:tc>
          <w:tcPr>
            <w:tcW w:w="1146" w:type="dxa"/>
            <w:shd w:val="clear" w:color="auto" w:fill="auto"/>
          </w:tcPr>
          <w:p w14:paraId="70ECE863"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c>
          <w:tcPr>
            <w:tcW w:w="1222" w:type="dxa"/>
            <w:shd w:val="clear" w:color="auto" w:fill="auto"/>
          </w:tcPr>
          <w:p w14:paraId="4B9C0271" w14:textId="4E192964"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5</w:t>
            </w:r>
            <w:r w:rsidR="00E03FC6" w:rsidRPr="00671A7D">
              <w:rPr>
                <w:rFonts w:ascii="Times New Roman" w:hAnsi="Times New Roman" w:cs="Times New Roman"/>
                <w:sz w:val="22"/>
                <w:szCs w:val="22"/>
              </w:rPr>
              <w:t xml:space="preserve"> (4.0)</w:t>
            </w:r>
          </w:p>
        </w:tc>
        <w:tc>
          <w:tcPr>
            <w:tcW w:w="1170" w:type="dxa"/>
            <w:shd w:val="clear" w:color="auto" w:fill="auto"/>
          </w:tcPr>
          <w:p w14:paraId="3B169938" w14:textId="3655B8D8"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5</w:t>
            </w:r>
            <w:r w:rsidR="00E03FC6" w:rsidRPr="00671A7D">
              <w:rPr>
                <w:rFonts w:ascii="Times New Roman" w:hAnsi="Times New Roman" w:cs="Times New Roman"/>
                <w:sz w:val="22"/>
                <w:szCs w:val="22"/>
              </w:rPr>
              <w:t xml:space="preserve"> (4.0)</w:t>
            </w:r>
          </w:p>
        </w:tc>
        <w:tc>
          <w:tcPr>
            <w:tcW w:w="1648" w:type="dxa"/>
            <w:shd w:val="clear" w:color="auto" w:fill="auto"/>
          </w:tcPr>
          <w:p w14:paraId="2E425459" w14:textId="77777777" w:rsidR="00E03FC6"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60</w:t>
            </w:r>
          </w:p>
          <w:p w14:paraId="6D00CFF5" w14:textId="11A1164E" w:rsidR="00FC3089" w:rsidRPr="00671A7D" w:rsidRDefault="00E03FC6"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 xml:space="preserve">(45/5 - 30/20) </w:t>
            </w:r>
          </w:p>
        </w:tc>
        <w:tc>
          <w:tcPr>
            <w:tcW w:w="1410" w:type="dxa"/>
            <w:shd w:val="clear" w:color="auto" w:fill="auto"/>
          </w:tcPr>
          <w:p w14:paraId="5336E94E" w14:textId="6BE16E06"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4</w:t>
            </w:r>
            <w:r w:rsidR="00E03FC6" w:rsidRPr="00671A7D">
              <w:rPr>
                <w:rFonts w:ascii="Times New Roman" w:hAnsi="Times New Roman" w:cs="Times New Roman"/>
                <w:sz w:val="22"/>
                <w:szCs w:val="22"/>
              </w:rPr>
              <w:t xml:space="preserve"> (1.4)</w:t>
            </w:r>
          </w:p>
        </w:tc>
        <w:tc>
          <w:tcPr>
            <w:tcW w:w="1802" w:type="dxa"/>
            <w:shd w:val="clear" w:color="auto" w:fill="auto"/>
          </w:tcPr>
          <w:p w14:paraId="7CA1468D" w14:textId="4246C528"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0.8</w:t>
            </w:r>
            <w:r w:rsidR="00E03FC6" w:rsidRPr="00671A7D">
              <w:rPr>
                <w:rFonts w:ascii="Times New Roman" w:hAnsi="Times New Roman" w:cs="Times New Roman"/>
                <w:sz w:val="22"/>
                <w:szCs w:val="22"/>
              </w:rPr>
              <w:t>(0.8-1.2)</w:t>
            </w:r>
          </w:p>
        </w:tc>
      </w:tr>
      <w:tr w:rsidR="00E03FC6" w:rsidRPr="00671A7D" w14:paraId="7484A3D2" w14:textId="77777777" w:rsidTr="00671A7D">
        <w:tc>
          <w:tcPr>
            <w:cnfStyle w:val="001000000000" w:firstRow="0" w:lastRow="0" w:firstColumn="1" w:lastColumn="0" w:oddVBand="0" w:evenVBand="0" w:oddHBand="0" w:evenHBand="0" w:firstRowFirstColumn="0" w:firstRowLastColumn="0" w:lastRowFirstColumn="0" w:lastRowLastColumn="0"/>
            <w:tcW w:w="1412" w:type="dxa"/>
            <w:shd w:val="clear" w:color="auto" w:fill="auto"/>
          </w:tcPr>
          <w:p w14:paraId="299ADE3F" w14:textId="77777777" w:rsidR="00FC3089" w:rsidRPr="00671A7D" w:rsidRDefault="00FC3089" w:rsidP="008A49CF">
            <w:pPr>
              <w:pStyle w:val="AGTableText"/>
              <w:rPr>
                <w:rFonts w:ascii="Times New Roman" w:hAnsi="Times New Roman" w:cs="Times New Roman"/>
                <w:b w:val="0"/>
                <w:i/>
                <w:sz w:val="22"/>
                <w:szCs w:val="22"/>
              </w:rPr>
            </w:pPr>
            <w:r w:rsidRPr="00671A7D">
              <w:rPr>
                <w:rFonts w:ascii="Times New Roman" w:hAnsi="Times New Roman" w:cs="Times New Roman"/>
                <w:b w:val="0"/>
                <w:i/>
                <w:sz w:val="22"/>
                <w:szCs w:val="22"/>
              </w:rPr>
              <w:t>MET</w:t>
            </w:r>
          </w:p>
        </w:tc>
        <w:tc>
          <w:tcPr>
            <w:tcW w:w="1146" w:type="dxa"/>
            <w:shd w:val="clear" w:color="auto" w:fill="auto"/>
          </w:tcPr>
          <w:p w14:paraId="354CCE7C"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c>
          <w:tcPr>
            <w:tcW w:w="1222" w:type="dxa"/>
            <w:shd w:val="clear" w:color="auto" w:fill="auto"/>
          </w:tcPr>
          <w:p w14:paraId="5E9A3C58"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5.8</w:t>
            </w:r>
          </w:p>
        </w:tc>
        <w:tc>
          <w:tcPr>
            <w:tcW w:w="1170" w:type="dxa"/>
            <w:shd w:val="clear" w:color="auto" w:fill="auto"/>
          </w:tcPr>
          <w:p w14:paraId="5E09D8E1"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5.8</w:t>
            </w:r>
          </w:p>
        </w:tc>
        <w:tc>
          <w:tcPr>
            <w:tcW w:w="1648" w:type="dxa"/>
            <w:shd w:val="clear" w:color="auto" w:fill="auto"/>
          </w:tcPr>
          <w:p w14:paraId="1F207BFF" w14:textId="77777777" w:rsidR="00E03FC6"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60</w:t>
            </w:r>
          </w:p>
          <w:p w14:paraId="3AD21292" w14:textId="30065571" w:rsidR="00FC3089" w:rsidRPr="00671A7D" w:rsidRDefault="00E03FC6"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 xml:space="preserve">(45/5 - 30/20) </w:t>
            </w:r>
          </w:p>
        </w:tc>
        <w:tc>
          <w:tcPr>
            <w:tcW w:w="1410" w:type="dxa"/>
            <w:shd w:val="clear" w:color="auto" w:fill="auto"/>
          </w:tcPr>
          <w:p w14:paraId="281F34EC" w14:textId="7E089595"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3.1</w:t>
            </w:r>
            <w:r w:rsidR="00E03FC6" w:rsidRPr="00671A7D">
              <w:rPr>
                <w:rFonts w:ascii="Times New Roman" w:hAnsi="Times New Roman" w:cs="Times New Roman"/>
                <w:sz w:val="22"/>
                <w:szCs w:val="22"/>
              </w:rPr>
              <w:t xml:space="preserve"> (2.6)</w:t>
            </w:r>
          </w:p>
        </w:tc>
        <w:tc>
          <w:tcPr>
            <w:tcW w:w="1802" w:type="dxa"/>
            <w:shd w:val="clear" w:color="auto" w:fill="auto"/>
          </w:tcPr>
          <w:p w14:paraId="503DF8F5" w14:textId="2A5F648D" w:rsidR="00FC3089" w:rsidRPr="00671A7D" w:rsidRDefault="00FC3089" w:rsidP="00E03FC6">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9</w:t>
            </w:r>
            <w:r w:rsidR="00E03FC6" w:rsidRPr="00671A7D">
              <w:rPr>
                <w:rFonts w:ascii="Times New Roman" w:hAnsi="Times New Roman" w:cs="Times New Roman"/>
                <w:sz w:val="22"/>
                <w:szCs w:val="22"/>
              </w:rPr>
              <w:t xml:space="preserve"> (1.5-1.9)</w:t>
            </w:r>
          </w:p>
        </w:tc>
      </w:tr>
      <w:tr w:rsidR="00E03FC6" w:rsidRPr="00671A7D" w14:paraId="19CBD01F" w14:textId="77777777" w:rsidTr="00671A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Borders>
              <w:bottom w:val="single" w:sz="4" w:space="0" w:color="auto"/>
            </w:tcBorders>
            <w:shd w:val="clear" w:color="auto" w:fill="auto"/>
          </w:tcPr>
          <w:p w14:paraId="1F8DA0CF" w14:textId="77777777" w:rsidR="00FC3089" w:rsidRPr="00671A7D" w:rsidRDefault="00FC3089" w:rsidP="008A49CF">
            <w:pPr>
              <w:pStyle w:val="AGTableText"/>
              <w:rPr>
                <w:rFonts w:ascii="Times New Roman" w:hAnsi="Times New Roman" w:cs="Times New Roman"/>
                <w:b w:val="0"/>
                <w:i/>
                <w:sz w:val="22"/>
                <w:szCs w:val="22"/>
              </w:rPr>
            </w:pPr>
            <w:r w:rsidRPr="00671A7D">
              <w:rPr>
                <w:rFonts w:ascii="Times New Roman" w:hAnsi="Times New Roman" w:cs="Times New Roman"/>
                <w:b w:val="0"/>
                <w:i/>
                <w:sz w:val="22"/>
                <w:szCs w:val="22"/>
              </w:rPr>
              <w:t>RET</w:t>
            </w:r>
          </w:p>
        </w:tc>
        <w:tc>
          <w:tcPr>
            <w:tcW w:w="1146" w:type="dxa"/>
            <w:tcBorders>
              <w:bottom w:val="single" w:sz="4" w:space="0" w:color="auto"/>
            </w:tcBorders>
            <w:shd w:val="clear" w:color="auto" w:fill="auto"/>
          </w:tcPr>
          <w:p w14:paraId="175EDFDF"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c>
          <w:tcPr>
            <w:tcW w:w="1222" w:type="dxa"/>
            <w:tcBorders>
              <w:bottom w:val="single" w:sz="4" w:space="0" w:color="auto"/>
            </w:tcBorders>
            <w:shd w:val="clear" w:color="auto" w:fill="auto"/>
          </w:tcPr>
          <w:p w14:paraId="2DBF2A1B"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7</w:t>
            </w:r>
          </w:p>
        </w:tc>
        <w:tc>
          <w:tcPr>
            <w:tcW w:w="1170" w:type="dxa"/>
            <w:tcBorders>
              <w:bottom w:val="single" w:sz="4" w:space="0" w:color="auto"/>
            </w:tcBorders>
            <w:shd w:val="clear" w:color="auto" w:fill="auto"/>
          </w:tcPr>
          <w:p w14:paraId="19BF1B36"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7</w:t>
            </w:r>
          </w:p>
        </w:tc>
        <w:tc>
          <w:tcPr>
            <w:tcW w:w="1648" w:type="dxa"/>
            <w:tcBorders>
              <w:bottom w:val="single" w:sz="4" w:space="0" w:color="auto"/>
            </w:tcBorders>
            <w:shd w:val="clear" w:color="auto" w:fill="auto"/>
          </w:tcPr>
          <w:p w14:paraId="5B3728B9" w14:textId="77777777" w:rsidR="00E03FC6"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60</w:t>
            </w:r>
          </w:p>
          <w:p w14:paraId="5383B272" w14:textId="28A12C99" w:rsidR="00FC3089" w:rsidRPr="00671A7D" w:rsidRDefault="00E03FC6"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 xml:space="preserve">(45/5 - 30/20) </w:t>
            </w:r>
          </w:p>
        </w:tc>
        <w:tc>
          <w:tcPr>
            <w:tcW w:w="1410" w:type="dxa"/>
            <w:tcBorders>
              <w:bottom w:val="single" w:sz="4" w:space="0" w:color="auto"/>
            </w:tcBorders>
            <w:shd w:val="clear" w:color="auto" w:fill="auto"/>
          </w:tcPr>
          <w:p w14:paraId="7E61925B" w14:textId="4A38A5F9"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0.9</w:t>
            </w:r>
            <w:r w:rsidR="00E03FC6" w:rsidRPr="00671A7D">
              <w:rPr>
                <w:rFonts w:ascii="Times New Roman" w:hAnsi="Times New Roman" w:cs="Times New Roman"/>
                <w:sz w:val="22"/>
                <w:szCs w:val="22"/>
              </w:rPr>
              <w:t xml:space="preserve"> (0.7)</w:t>
            </w:r>
          </w:p>
        </w:tc>
        <w:tc>
          <w:tcPr>
            <w:tcW w:w="1802" w:type="dxa"/>
            <w:tcBorders>
              <w:bottom w:val="single" w:sz="4" w:space="0" w:color="auto"/>
            </w:tcBorders>
            <w:shd w:val="clear" w:color="auto" w:fill="auto"/>
          </w:tcPr>
          <w:p w14:paraId="0038B030" w14:textId="7A442ABA"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0.5</w:t>
            </w:r>
            <w:r w:rsidR="00E03FC6" w:rsidRPr="00671A7D">
              <w:rPr>
                <w:rFonts w:ascii="Times New Roman" w:hAnsi="Times New Roman" w:cs="Times New Roman"/>
                <w:sz w:val="22"/>
                <w:szCs w:val="22"/>
              </w:rPr>
              <w:t xml:space="preserve"> (0.4-0.6)</w:t>
            </w:r>
          </w:p>
        </w:tc>
      </w:tr>
      <w:tr w:rsidR="00FC3089" w:rsidRPr="00671A7D" w14:paraId="6E0B0FF7" w14:textId="77777777" w:rsidTr="00E03FC6">
        <w:tc>
          <w:tcPr>
            <w:cnfStyle w:val="001000000000" w:firstRow="0" w:lastRow="0" w:firstColumn="1" w:lastColumn="0" w:oddVBand="0" w:evenVBand="0" w:oddHBand="0" w:evenHBand="0" w:firstRowFirstColumn="0" w:firstRowLastColumn="0" w:lastRowFirstColumn="0" w:lastRowLastColumn="0"/>
            <w:tcW w:w="9810" w:type="dxa"/>
            <w:gridSpan w:val="7"/>
            <w:tcBorders>
              <w:top w:val="single" w:sz="4" w:space="0" w:color="auto"/>
            </w:tcBorders>
          </w:tcPr>
          <w:p w14:paraId="3AFBEEF5" w14:textId="77777777" w:rsidR="00FC3089" w:rsidRPr="00671A7D" w:rsidRDefault="00FC3089" w:rsidP="008A49CF">
            <w:pPr>
              <w:pStyle w:val="AGTableText"/>
              <w:rPr>
                <w:rFonts w:ascii="Times New Roman" w:hAnsi="Times New Roman" w:cs="Times New Roman"/>
                <w:sz w:val="22"/>
                <w:szCs w:val="22"/>
              </w:rPr>
            </w:pPr>
            <w:r w:rsidRPr="00671A7D">
              <w:rPr>
                <w:rFonts w:ascii="Times New Roman" w:hAnsi="Times New Roman" w:cs="Times New Roman"/>
                <w:sz w:val="22"/>
                <w:szCs w:val="22"/>
              </w:rPr>
              <w:t>Alterations with targeted therapies not listed in NCCN Guidelines</w:t>
            </w:r>
            <w:r w:rsidRPr="00671A7D">
              <w:rPr>
                <w:rFonts w:ascii="Times New Roman" w:hAnsi="Times New Roman" w:cs="Times New Roman"/>
                <w:sz w:val="22"/>
                <w:szCs w:val="22"/>
                <w:vertAlign w:val="superscript"/>
              </w:rPr>
              <w:t>®</w:t>
            </w:r>
          </w:p>
        </w:tc>
      </w:tr>
      <w:tr w:rsidR="00E03FC6" w:rsidRPr="00671A7D" w14:paraId="412B97D1" w14:textId="77777777" w:rsidTr="00671A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shd w:val="clear" w:color="auto" w:fill="auto"/>
          </w:tcPr>
          <w:p w14:paraId="3970566A" w14:textId="77777777" w:rsidR="00FC3089" w:rsidRPr="00671A7D" w:rsidRDefault="00FC3089" w:rsidP="008A49CF">
            <w:pPr>
              <w:pStyle w:val="AGTableText"/>
              <w:rPr>
                <w:rFonts w:ascii="Times New Roman" w:hAnsi="Times New Roman" w:cs="Times New Roman"/>
                <w:b w:val="0"/>
                <w:i/>
                <w:sz w:val="22"/>
                <w:szCs w:val="22"/>
              </w:rPr>
            </w:pPr>
            <w:r w:rsidRPr="00671A7D">
              <w:rPr>
                <w:rFonts w:ascii="Times New Roman" w:hAnsi="Times New Roman" w:cs="Times New Roman"/>
                <w:b w:val="0"/>
                <w:i/>
                <w:sz w:val="22"/>
                <w:szCs w:val="22"/>
              </w:rPr>
              <w:t>KRAS</w:t>
            </w:r>
          </w:p>
        </w:tc>
        <w:tc>
          <w:tcPr>
            <w:tcW w:w="1146" w:type="dxa"/>
            <w:shd w:val="clear" w:color="auto" w:fill="auto"/>
          </w:tcPr>
          <w:p w14:paraId="25AFF8B3"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c>
          <w:tcPr>
            <w:tcW w:w="1222" w:type="dxa"/>
            <w:shd w:val="clear" w:color="auto" w:fill="auto"/>
          </w:tcPr>
          <w:p w14:paraId="6AE4BCD9"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22.4</w:t>
            </w:r>
          </w:p>
        </w:tc>
        <w:tc>
          <w:tcPr>
            <w:tcW w:w="1170" w:type="dxa"/>
            <w:shd w:val="clear" w:color="auto" w:fill="auto"/>
          </w:tcPr>
          <w:p w14:paraId="642DB828"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22.4</w:t>
            </w:r>
          </w:p>
        </w:tc>
        <w:tc>
          <w:tcPr>
            <w:tcW w:w="1648" w:type="dxa"/>
            <w:shd w:val="clear" w:color="auto" w:fill="auto"/>
          </w:tcPr>
          <w:p w14:paraId="70587707" w14:textId="77777777" w:rsidR="00E03FC6"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60</w:t>
            </w:r>
          </w:p>
          <w:p w14:paraId="48FEC2F4" w14:textId="242829A4" w:rsidR="00FC3089" w:rsidRPr="00671A7D" w:rsidRDefault="00E03FC6"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 xml:space="preserve">(45/5 - 30/20) </w:t>
            </w:r>
          </w:p>
        </w:tc>
        <w:tc>
          <w:tcPr>
            <w:tcW w:w="1410" w:type="dxa"/>
            <w:shd w:val="clear" w:color="auto" w:fill="auto"/>
          </w:tcPr>
          <w:p w14:paraId="7089DE1C" w14:textId="33D24D06"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7.5</w:t>
            </w:r>
          </w:p>
        </w:tc>
        <w:tc>
          <w:tcPr>
            <w:tcW w:w="1802" w:type="dxa"/>
            <w:shd w:val="clear" w:color="auto" w:fill="auto"/>
          </w:tcPr>
          <w:p w14:paraId="741ABF58" w14:textId="25E1ADDB"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1.0</w:t>
            </w:r>
            <w:r w:rsidR="00E03FC6" w:rsidRPr="00671A7D">
              <w:rPr>
                <w:rFonts w:ascii="Times New Roman" w:hAnsi="Times New Roman" w:cs="Times New Roman"/>
                <w:sz w:val="22"/>
                <w:szCs w:val="22"/>
              </w:rPr>
              <w:t xml:space="preserve"> (9.0-9.7)</w:t>
            </w:r>
          </w:p>
        </w:tc>
      </w:tr>
      <w:tr w:rsidR="00E03FC6" w:rsidRPr="00671A7D" w14:paraId="5E7AC77C" w14:textId="77777777" w:rsidTr="00671A7D">
        <w:tc>
          <w:tcPr>
            <w:cnfStyle w:val="001000000000" w:firstRow="0" w:lastRow="0" w:firstColumn="1" w:lastColumn="0" w:oddVBand="0" w:evenVBand="0" w:oddHBand="0" w:evenHBand="0" w:firstRowFirstColumn="0" w:firstRowLastColumn="0" w:lastRowFirstColumn="0" w:lastRowLastColumn="0"/>
            <w:tcW w:w="1412" w:type="dxa"/>
            <w:tcBorders>
              <w:bottom w:val="single" w:sz="4" w:space="0" w:color="auto"/>
            </w:tcBorders>
            <w:shd w:val="clear" w:color="auto" w:fill="auto"/>
          </w:tcPr>
          <w:p w14:paraId="406C08B7" w14:textId="77777777" w:rsidR="00FC3089" w:rsidRPr="00671A7D" w:rsidRDefault="00FC3089" w:rsidP="008A49CF">
            <w:pPr>
              <w:pStyle w:val="AGTableText"/>
              <w:rPr>
                <w:rFonts w:ascii="Times New Roman" w:hAnsi="Times New Roman" w:cs="Times New Roman"/>
                <w:b w:val="0"/>
                <w:sz w:val="22"/>
                <w:szCs w:val="22"/>
              </w:rPr>
            </w:pPr>
            <w:r w:rsidRPr="00671A7D">
              <w:rPr>
                <w:rFonts w:ascii="Times New Roman" w:hAnsi="Times New Roman" w:cs="Times New Roman"/>
                <w:b w:val="0"/>
                <w:sz w:val="22"/>
                <w:szCs w:val="22"/>
              </w:rPr>
              <w:t>Other alterations with targeted therapies</w:t>
            </w:r>
          </w:p>
        </w:tc>
        <w:tc>
          <w:tcPr>
            <w:tcW w:w="1146" w:type="dxa"/>
            <w:tcBorders>
              <w:bottom w:val="single" w:sz="4" w:space="0" w:color="auto"/>
            </w:tcBorders>
            <w:shd w:val="clear" w:color="auto" w:fill="auto"/>
          </w:tcPr>
          <w:p w14:paraId="0B971B84"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c>
          <w:tcPr>
            <w:tcW w:w="1222" w:type="dxa"/>
            <w:tcBorders>
              <w:bottom w:val="single" w:sz="4" w:space="0" w:color="auto"/>
            </w:tcBorders>
            <w:shd w:val="clear" w:color="auto" w:fill="auto"/>
          </w:tcPr>
          <w:p w14:paraId="3F0751EC"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9.0</w:t>
            </w:r>
          </w:p>
        </w:tc>
        <w:tc>
          <w:tcPr>
            <w:tcW w:w="1170" w:type="dxa"/>
            <w:tcBorders>
              <w:bottom w:val="single" w:sz="4" w:space="0" w:color="auto"/>
            </w:tcBorders>
            <w:shd w:val="clear" w:color="auto" w:fill="auto"/>
          </w:tcPr>
          <w:p w14:paraId="16DEA2B4"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9.0</w:t>
            </w:r>
          </w:p>
        </w:tc>
        <w:tc>
          <w:tcPr>
            <w:tcW w:w="1648" w:type="dxa"/>
            <w:tcBorders>
              <w:bottom w:val="single" w:sz="4" w:space="0" w:color="auto"/>
            </w:tcBorders>
            <w:shd w:val="clear" w:color="auto" w:fill="auto"/>
          </w:tcPr>
          <w:p w14:paraId="7614904E"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0</w:t>
            </w:r>
          </w:p>
        </w:tc>
        <w:tc>
          <w:tcPr>
            <w:tcW w:w="1410" w:type="dxa"/>
            <w:tcBorders>
              <w:bottom w:val="single" w:sz="4" w:space="0" w:color="auto"/>
            </w:tcBorders>
            <w:shd w:val="clear" w:color="auto" w:fill="auto"/>
          </w:tcPr>
          <w:p w14:paraId="0DF0F407"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0</w:t>
            </w:r>
          </w:p>
        </w:tc>
        <w:tc>
          <w:tcPr>
            <w:tcW w:w="1802" w:type="dxa"/>
            <w:tcBorders>
              <w:bottom w:val="single" w:sz="4" w:space="0" w:color="auto"/>
            </w:tcBorders>
            <w:shd w:val="clear" w:color="auto" w:fill="auto"/>
          </w:tcPr>
          <w:p w14:paraId="6FCE7566"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0</w:t>
            </w:r>
          </w:p>
        </w:tc>
      </w:tr>
    </w:tbl>
    <w:p w14:paraId="2743BC96" w14:textId="77777777" w:rsidR="00FC3089" w:rsidRPr="00671A7D" w:rsidRDefault="00FC3089" w:rsidP="00FC3089">
      <w:pPr>
        <w:pStyle w:val="tablefootnote"/>
        <w:rPr>
          <w:rFonts w:ascii="Times New Roman" w:hAnsi="Times New Roman" w:cs="Times New Roman"/>
        </w:rPr>
      </w:pPr>
      <w:r w:rsidRPr="00671A7D">
        <w:rPr>
          <w:rFonts w:ascii="Times New Roman" w:hAnsi="Times New Roman" w:cs="Times New Roman"/>
        </w:rPr>
        <w:t>NCCN Guidelines</w:t>
      </w:r>
      <w:r w:rsidRPr="00671A7D">
        <w:rPr>
          <w:rFonts w:ascii="Times New Roman" w:hAnsi="Times New Roman" w:cs="Times New Roman"/>
          <w:vertAlign w:val="superscript"/>
        </w:rPr>
        <w:t>®</w:t>
      </w:r>
      <w:r w:rsidRPr="00671A7D">
        <w:rPr>
          <w:rFonts w:ascii="Times New Roman" w:hAnsi="Times New Roman" w:cs="Times New Roman"/>
        </w:rPr>
        <w:t>, National Comprehensive Cancer Network Clinical Practice Guidelines in Oncology.</w:t>
      </w:r>
    </w:p>
    <w:p w14:paraId="1B3C3AE8" w14:textId="1CF3E8E7" w:rsidR="00FC3089" w:rsidRPr="00671A7D" w:rsidRDefault="00E03FC6" w:rsidP="00E03FC6">
      <w:pPr>
        <w:spacing w:after="160" w:line="259" w:lineRule="auto"/>
        <w:rPr>
          <w:sz w:val="16"/>
          <w:szCs w:val="16"/>
        </w:rPr>
      </w:pPr>
      <w:r w:rsidRPr="00671A7D">
        <w:rPr>
          <w:sz w:val="16"/>
          <w:szCs w:val="16"/>
        </w:rPr>
        <w:t>* non-NGS testing rates and NGS testing rates used in sensitivity analysis</w:t>
      </w:r>
      <w:r w:rsidR="009F6B60" w:rsidRPr="00671A7D">
        <w:rPr>
          <w:sz w:val="16"/>
          <w:szCs w:val="16"/>
        </w:rPr>
        <w:t xml:space="preserve"> are shown in parenthesis</w:t>
      </w:r>
    </w:p>
    <w:p w14:paraId="67FC722B" w14:textId="36C0EF4C" w:rsidR="00FC3089" w:rsidRPr="00671A7D" w:rsidRDefault="00FC3089">
      <w:pPr>
        <w:spacing w:after="160" w:line="259" w:lineRule="auto"/>
      </w:pPr>
    </w:p>
    <w:p w14:paraId="39367F10" w14:textId="0B53164E" w:rsidR="005B5419" w:rsidRPr="00671A7D" w:rsidRDefault="009379F7" w:rsidP="005B5419">
      <w:pPr>
        <w:pStyle w:val="Caption"/>
        <w:keepNext/>
      </w:pPr>
      <w:bookmarkStart w:id="3" w:name="_Ref519781328"/>
      <w:r w:rsidRPr="00671A7D">
        <w:lastRenderedPageBreak/>
        <w:t>Table S</w:t>
      </w:r>
      <w:r w:rsidR="008F193D" w:rsidRPr="00671A7D">
        <w:rPr>
          <w:noProof/>
        </w:rPr>
        <w:fldChar w:fldCharType="begin"/>
      </w:r>
      <w:r w:rsidR="008F193D" w:rsidRPr="00671A7D">
        <w:rPr>
          <w:noProof/>
        </w:rPr>
        <w:instrText xml:space="preserve"> SEQ Table_S \* ARABIC </w:instrText>
      </w:r>
      <w:r w:rsidR="008F193D" w:rsidRPr="00671A7D">
        <w:rPr>
          <w:noProof/>
        </w:rPr>
        <w:fldChar w:fldCharType="separate"/>
      </w:r>
      <w:r w:rsidRPr="00671A7D">
        <w:rPr>
          <w:noProof/>
        </w:rPr>
        <w:t>2</w:t>
      </w:r>
      <w:r w:rsidR="008F193D" w:rsidRPr="00671A7D">
        <w:rPr>
          <w:noProof/>
        </w:rPr>
        <w:fldChar w:fldCharType="end"/>
      </w:r>
      <w:bookmarkEnd w:id="3"/>
      <w:r w:rsidR="005B5419" w:rsidRPr="00671A7D">
        <w:t>. Proportion</w:t>
      </w:r>
      <w:r w:rsidR="00B32CE3">
        <w:t xml:space="preserve"> of Patients Receiving Each Treatment Type (Rows), Conditional on Alteration Status (Columns), Based on Clinical Expert Input</w:t>
      </w:r>
    </w:p>
    <w:tbl>
      <w:tblPr>
        <w:tblStyle w:val="PlainTable4"/>
        <w:tblW w:w="0" w:type="auto"/>
        <w:tblLook w:val="04A0" w:firstRow="1" w:lastRow="0" w:firstColumn="1" w:lastColumn="0" w:noHBand="0" w:noVBand="1"/>
      </w:tblPr>
      <w:tblGrid>
        <w:gridCol w:w="2337"/>
        <w:gridCol w:w="2337"/>
        <w:gridCol w:w="2338"/>
        <w:gridCol w:w="2338"/>
      </w:tblGrid>
      <w:tr w:rsidR="00FC3089" w:rsidRPr="00671A7D" w14:paraId="5A7CF760" w14:textId="77777777" w:rsidTr="008A49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vMerge w:val="restart"/>
            <w:tcBorders>
              <w:top w:val="single" w:sz="4" w:space="0" w:color="auto"/>
              <w:bottom w:val="single" w:sz="4" w:space="0" w:color="auto"/>
            </w:tcBorders>
            <w:shd w:val="clear" w:color="auto" w:fill="auto"/>
            <w:vAlign w:val="bottom"/>
          </w:tcPr>
          <w:p w14:paraId="0344F778" w14:textId="77777777" w:rsidR="00FC3089" w:rsidRPr="00671A7D" w:rsidRDefault="00FC3089" w:rsidP="005B5419">
            <w:pPr>
              <w:pStyle w:val="AGTableHeading"/>
              <w:rPr>
                <w:rFonts w:ascii="Times New Roman" w:hAnsi="Times New Roman" w:cs="Times New Roman"/>
                <w:b w:val="0"/>
                <w:i w:val="0"/>
              </w:rPr>
            </w:pPr>
            <w:r w:rsidRPr="00671A7D">
              <w:rPr>
                <w:rFonts w:ascii="Times New Roman" w:hAnsi="Times New Roman" w:cs="Times New Roman"/>
                <w:i w:val="0"/>
              </w:rPr>
              <w:t>Type of treatment received</w:t>
            </w:r>
          </w:p>
        </w:tc>
        <w:tc>
          <w:tcPr>
            <w:tcW w:w="4675" w:type="dxa"/>
            <w:gridSpan w:val="2"/>
            <w:tcBorders>
              <w:top w:val="single" w:sz="4" w:space="0" w:color="auto"/>
              <w:bottom w:val="single" w:sz="4" w:space="0" w:color="auto"/>
            </w:tcBorders>
            <w:shd w:val="clear" w:color="auto" w:fill="auto"/>
            <w:vAlign w:val="bottom"/>
          </w:tcPr>
          <w:p w14:paraId="07D66521" w14:textId="029EF9DF" w:rsidR="00FC3089" w:rsidRPr="00671A7D" w:rsidRDefault="00B32CE3" w:rsidP="005B5419">
            <w:pPr>
              <w:pStyle w:val="AGTableHead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val="0"/>
              </w:rPr>
            </w:pPr>
            <w:r w:rsidRPr="00B32CE3">
              <w:rPr>
                <w:rFonts w:ascii="Times New Roman" w:hAnsi="Times New Roman" w:cs="Times New Roman"/>
                <w:i w:val="0"/>
              </w:rPr>
              <w:t>Informative alterations detected</w:t>
            </w:r>
            <w:r w:rsidR="00FC3089" w:rsidRPr="00671A7D">
              <w:rPr>
                <w:rFonts w:ascii="Times New Roman" w:hAnsi="Times New Roman" w:cs="Times New Roman"/>
                <w:i w:val="0"/>
              </w:rPr>
              <w:t>, %</w:t>
            </w:r>
          </w:p>
        </w:tc>
        <w:tc>
          <w:tcPr>
            <w:tcW w:w="2338" w:type="dxa"/>
            <w:vMerge w:val="restart"/>
            <w:tcBorders>
              <w:top w:val="single" w:sz="4" w:space="0" w:color="auto"/>
              <w:bottom w:val="single" w:sz="4" w:space="0" w:color="auto"/>
            </w:tcBorders>
            <w:shd w:val="clear" w:color="auto" w:fill="auto"/>
            <w:vAlign w:val="bottom"/>
          </w:tcPr>
          <w:p w14:paraId="46F25A3F" w14:textId="447FB76F" w:rsidR="00FC3089" w:rsidRPr="00671A7D" w:rsidRDefault="00B32CE3" w:rsidP="005B5419">
            <w:pPr>
              <w:pStyle w:val="AGTableHead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val="0"/>
              </w:rPr>
            </w:pPr>
            <w:r w:rsidRPr="00B32CE3">
              <w:rPr>
                <w:rFonts w:ascii="Times New Roman" w:hAnsi="Times New Roman" w:cs="Times New Roman"/>
                <w:i w:val="0"/>
              </w:rPr>
              <w:t>No informative alterations detected</w:t>
            </w:r>
            <w:r w:rsidR="00FC3089" w:rsidRPr="00671A7D">
              <w:rPr>
                <w:rFonts w:ascii="Times New Roman" w:hAnsi="Times New Roman" w:cs="Times New Roman"/>
                <w:i w:val="0"/>
              </w:rPr>
              <w:t>, %</w:t>
            </w:r>
          </w:p>
        </w:tc>
      </w:tr>
      <w:tr w:rsidR="00FC3089" w:rsidRPr="00671A7D" w14:paraId="7CBF82D4" w14:textId="77777777" w:rsidTr="008A4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vMerge/>
            <w:tcBorders>
              <w:top w:val="single" w:sz="4" w:space="0" w:color="auto"/>
              <w:bottom w:val="single" w:sz="4" w:space="0" w:color="auto"/>
            </w:tcBorders>
            <w:shd w:val="clear" w:color="auto" w:fill="auto"/>
            <w:vAlign w:val="center"/>
          </w:tcPr>
          <w:p w14:paraId="072B1278" w14:textId="77777777" w:rsidR="00FC3089" w:rsidRPr="004C3DA9" w:rsidRDefault="00FC3089" w:rsidP="005B5419">
            <w:pPr>
              <w:pStyle w:val="AGTableHeading"/>
              <w:rPr>
                <w:rFonts w:ascii="Times New Roman" w:hAnsi="Times New Roman" w:cs="Times New Roman"/>
                <w:i w:val="0"/>
              </w:rPr>
            </w:pPr>
          </w:p>
        </w:tc>
        <w:tc>
          <w:tcPr>
            <w:tcW w:w="2337" w:type="dxa"/>
            <w:tcBorders>
              <w:top w:val="single" w:sz="4" w:space="0" w:color="auto"/>
              <w:bottom w:val="single" w:sz="4" w:space="0" w:color="auto"/>
            </w:tcBorders>
            <w:shd w:val="clear" w:color="auto" w:fill="auto"/>
            <w:vAlign w:val="bottom"/>
          </w:tcPr>
          <w:p w14:paraId="1A702AFC" w14:textId="74453A34" w:rsidR="00FC3089" w:rsidRPr="004C3DA9" w:rsidRDefault="00B32CE3" w:rsidP="00B32CE3">
            <w:pPr>
              <w:pStyle w:val="AGTableHead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rPr>
            </w:pPr>
            <w:r>
              <w:rPr>
                <w:rFonts w:ascii="Times New Roman" w:hAnsi="Times New Roman" w:cs="Times New Roman"/>
                <w:i w:val="0"/>
              </w:rPr>
              <w:t>Treatment l</w:t>
            </w:r>
            <w:r w:rsidR="00FC3089" w:rsidRPr="004C3DA9">
              <w:rPr>
                <w:rFonts w:ascii="Times New Roman" w:hAnsi="Times New Roman" w:cs="Times New Roman"/>
                <w:i w:val="0"/>
              </w:rPr>
              <w:t>isted in NCCN Guidelines</w:t>
            </w:r>
            <w:r w:rsidR="00FC3089" w:rsidRPr="004C3DA9">
              <w:rPr>
                <w:rFonts w:ascii="Times New Roman" w:hAnsi="Times New Roman" w:cs="Times New Roman"/>
                <w:i w:val="0"/>
                <w:vertAlign w:val="superscript"/>
              </w:rPr>
              <w:t>®</w:t>
            </w:r>
          </w:p>
        </w:tc>
        <w:tc>
          <w:tcPr>
            <w:tcW w:w="2338" w:type="dxa"/>
            <w:tcBorders>
              <w:top w:val="single" w:sz="4" w:space="0" w:color="auto"/>
              <w:bottom w:val="single" w:sz="4" w:space="0" w:color="auto"/>
            </w:tcBorders>
            <w:shd w:val="clear" w:color="auto" w:fill="auto"/>
            <w:vAlign w:val="bottom"/>
          </w:tcPr>
          <w:p w14:paraId="5C2DD186" w14:textId="07F5C14A" w:rsidR="00FC3089" w:rsidRPr="004C3DA9" w:rsidRDefault="001C0A72" w:rsidP="001C0A72">
            <w:pPr>
              <w:pStyle w:val="AGTableHead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rPr>
            </w:pPr>
            <w:r>
              <w:rPr>
                <w:rFonts w:ascii="Times New Roman" w:hAnsi="Times New Roman" w:cs="Times New Roman"/>
                <w:i w:val="0"/>
              </w:rPr>
              <w:t xml:space="preserve">Not listed in </w:t>
            </w:r>
            <w:r w:rsidRPr="004C3DA9">
              <w:rPr>
                <w:rFonts w:ascii="Times New Roman" w:hAnsi="Times New Roman" w:cs="Times New Roman"/>
                <w:i w:val="0"/>
              </w:rPr>
              <w:t>NCCN Guidelines</w:t>
            </w:r>
            <w:r w:rsidRPr="004C3DA9">
              <w:rPr>
                <w:rFonts w:ascii="Times New Roman" w:hAnsi="Times New Roman" w:cs="Times New Roman"/>
                <w:i w:val="0"/>
                <w:vertAlign w:val="superscript"/>
              </w:rPr>
              <w:t>®</w:t>
            </w:r>
          </w:p>
        </w:tc>
        <w:tc>
          <w:tcPr>
            <w:tcW w:w="2338" w:type="dxa"/>
            <w:vMerge/>
            <w:tcBorders>
              <w:bottom w:val="single" w:sz="4" w:space="0" w:color="auto"/>
            </w:tcBorders>
            <w:shd w:val="clear" w:color="auto" w:fill="auto"/>
            <w:vAlign w:val="center"/>
          </w:tcPr>
          <w:p w14:paraId="64CBE28F" w14:textId="77777777" w:rsidR="00FC3089" w:rsidRPr="00671A7D" w:rsidRDefault="00FC3089" w:rsidP="008A49CF">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p>
        </w:tc>
      </w:tr>
      <w:tr w:rsidR="00FC3089" w:rsidRPr="00671A7D" w14:paraId="632126B2" w14:textId="77777777" w:rsidTr="008A49CF">
        <w:tc>
          <w:tcPr>
            <w:cnfStyle w:val="001000000000" w:firstRow="0" w:lastRow="0" w:firstColumn="1" w:lastColumn="0" w:oddVBand="0" w:evenVBand="0" w:oddHBand="0" w:evenHBand="0" w:firstRowFirstColumn="0" w:firstRowLastColumn="0" w:lastRowFirstColumn="0" w:lastRowLastColumn="0"/>
            <w:tcW w:w="2337" w:type="dxa"/>
            <w:tcBorders>
              <w:top w:val="single" w:sz="4" w:space="0" w:color="auto"/>
            </w:tcBorders>
            <w:shd w:val="clear" w:color="auto" w:fill="auto"/>
          </w:tcPr>
          <w:p w14:paraId="5A0AFB05" w14:textId="77777777" w:rsidR="00FC3089" w:rsidRPr="00671A7D" w:rsidRDefault="00FC3089" w:rsidP="008A49CF">
            <w:pPr>
              <w:pStyle w:val="AGTableText"/>
              <w:keepNext/>
              <w:rPr>
                <w:rFonts w:ascii="Times New Roman" w:hAnsi="Times New Roman" w:cs="Times New Roman"/>
                <w:b w:val="0"/>
                <w:sz w:val="22"/>
                <w:szCs w:val="22"/>
              </w:rPr>
            </w:pPr>
            <w:r w:rsidRPr="00671A7D">
              <w:rPr>
                <w:rFonts w:ascii="Times New Roman" w:hAnsi="Times New Roman" w:cs="Times New Roman"/>
                <w:sz w:val="22"/>
                <w:szCs w:val="22"/>
              </w:rPr>
              <w:t>Targeted therapy</w:t>
            </w:r>
          </w:p>
        </w:tc>
        <w:tc>
          <w:tcPr>
            <w:tcW w:w="2337" w:type="dxa"/>
            <w:tcBorders>
              <w:top w:val="single" w:sz="4" w:space="0" w:color="auto"/>
            </w:tcBorders>
            <w:shd w:val="clear" w:color="auto" w:fill="auto"/>
          </w:tcPr>
          <w:p w14:paraId="724CE054" w14:textId="77777777" w:rsidR="00FC3089" w:rsidRPr="00671A7D" w:rsidRDefault="00FC3089" w:rsidP="008A49CF">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64.0</w:t>
            </w:r>
          </w:p>
        </w:tc>
        <w:tc>
          <w:tcPr>
            <w:tcW w:w="2338" w:type="dxa"/>
            <w:tcBorders>
              <w:top w:val="single" w:sz="4" w:space="0" w:color="auto"/>
            </w:tcBorders>
            <w:shd w:val="clear" w:color="auto" w:fill="auto"/>
          </w:tcPr>
          <w:p w14:paraId="0A46FDD7" w14:textId="77777777" w:rsidR="00FC3089" w:rsidRPr="00671A7D" w:rsidRDefault="00FC3089" w:rsidP="008A49CF">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5.0</w:t>
            </w:r>
          </w:p>
        </w:tc>
        <w:tc>
          <w:tcPr>
            <w:tcW w:w="2338" w:type="dxa"/>
            <w:tcBorders>
              <w:top w:val="single" w:sz="4" w:space="0" w:color="auto"/>
            </w:tcBorders>
            <w:shd w:val="clear" w:color="auto" w:fill="auto"/>
          </w:tcPr>
          <w:p w14:paraId="6084D661" w14:textId="77777777" w:rsidR="00FC3089" w:rsidRPr="00671A7D" w:rsidRDefault="00FC3089" w:rsidP="008A49CF">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r>
      <w:tr w:rsidR="00FC3089" w:rsidRPr="00671A7D" w14:paraId="3CDFE9F8" w14:textId="77777777" w:rsidTr="008A4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09D6643E" w14:textId="77777777" w:rsidR="00FC3089" w:rsidRPr="00671A7D" w:rsidRDefault="00FC3089" w:rsidP="008A49CF">
            <w:pPr>
              <w:pStyle w:val="AGTableText"/>
              <w:keepNext/>
              <w:rPr>
                <w:rFonts w:ascii="Times New Roman" w:hAnsi="Times New Roman" w:cs="Times New Roman"/>
                <w:b w:val="0"/>
                <w:sz w:val="22"/>
                <w:szCs w:val="22"/>
              </w:rPr>
            </w:pPr>
            <w:r w:rsidRPr="00671A7D">
              <w:rPr>
                <w:rFonts w:ascii="Times New Roman" w:hAnsi="Times New Roman" w:cs="Times New Roman"/>
                <w:sz w:val="22"/>
                <w:szCs w:val="22"/>
              </w:rPr>
              <w:t>Immunotherapy</w:t>
            </w:r>
          </w:p>
        </w:tc>
        <w:tc>
          <w:tcPr>
            <w:tcW w:w="2337" w:type="dxa"/>
            <w:shd w:val="clear" w:color="auto" w:fill="auto"/>
          </w:tcPr>
          <w:p w14:paraId="00D04F62" w14:textId="77777777" w:rsidR="00FC3089" w:rsidRPr="00671A7D" w:rsidRDefault="00FC3089" w:rsidP="008A49CF">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c>
          <w:tcPr>
            <w:tcW w:w="2338" w:type="dxa"/>
            <w:shd w:val="clear" w:color="auto" w:fill="auto"/>
          </w:tcPr>
          <w:p w14:paraId="52820033" w14:textId="77777777" w:rsidR="00FC3089" w:rsidRPr="00671A7D" w:rsidRDefault="00FC3089" w:rsidP="008A49CF">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30.0</w:t>
            </w:r>
          </w:p>
        </w:tc>
        <w:tc>
          <w:tcPr>
            <w:tcW w:w="2338" w:type="dxa"/>
            <w:shd w:val="clear" w:color="auto" w:fill="auto"/>
          </w:tcPr>
          <w:p w14:paraId="604E74B3" w14:textId="77777777" w:rsidR="00FC3089" w:rsidRPr="00671A7D" w:rsidRDefault="00FC3089" w:rsidP="008A49CF">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30.0</w:t>
            </w:r>
          </w:p>
        </w:tc>
      </w:tr>
      <w:tr w:rsidR="00FC3089" w:rsidRPr="00671A7D" w14:paraId="28A8E830" w14:textId="77777777" w:rsidTr="008A49CF">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751F9AFE" w14:textId="77777777" w:rsidR="00FC3089" w:rsidRPr="00671A7D" w:rsidRDefault="00FC3089" w:rsidP="008A49CF">
            <w:pPr>
              <w:pStyle w:val="AGTableText"/>
              <w:keepNext/>
              <w:rPr>
                <w:rFonts w:ascii="Times New Roman" w:hAnsi="Times New Roman" w:cs="Times New Roman"/>
                <w:b w:val="0"/>
                <w:sz w:val="22"/>
                <w:szCs w:val="22"/>
              </w:rPr>
            </w:pPr>
            <w:r w:rsidRPr="00671A7D">
              <w:rPr>
                <w:rFonts w:ascii="Times New Roman" w:hAnsi="Times New Roman" w:cs="Times New Roman"/>
                <w:sz w:val="22"/>
                <w:szCs w:val="22"/>
              </w:rPr>
              <w:t>Chemotherapy</w:t>
            </w:r>
          </w:p>
        </w:tc>
        <w:tc>
          <w:tcPr>
            <w:tcW w:w="2337" w:type="dxa"/>
            <w:shd w:val="clear" w:color="auto" w:fill="auto"/>
          </w:tcPr>
          <w:p w14:paraId="588A028D" w14:textId="77777777" w:rsidR="00FC3089" w:rsidRPr="00671A7D" w:rsidRDefault="00FC3089" w:rsidP="008A49CF">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c>
          <w:tcPr>
            <w:tcW w:w="2338" w:type="dxa"/>
            <w:shd w:val="clear" w:color="auto" w:fill="auto"/>
          </w:tcPr>
          <w:p w14:paraId="4190B3DD" w14:textId="77777777" w:rsidR="00FC3089" w:rsidRPr="00671A7D" w:rsidRDefault="00FC3089" w:rsidP="008A49CF">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30.0</w:t>
            </w:r>
          </w:p>
        </w:tc>
        <w:tc>
          <w:tcPr>
            <w:tcW w:w="2338" w:type="dxa"/>
            <w:shd w:val="clear" w:color="auto" w:fill="auto"/>
          </w:tcPr>
          <w:p w14:paraId="6750FA8D" w14:textId="77777777" w:rsidR="00FC3089" w:rsidRPr="00671A7D" w:rsidRDefault="00FC3089" w:rsidP="008A49CF">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30.0</w:t>
            </w:r>
          </w:p>
        </w:tc>
      </w:tr>
      <w:tr w:rsidR="00FC3089" w:rsidRPr="00671A7D" w14:paraId="37FA92FD" w14:textId="77777777" w:rsidTr="008A4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72E041AA" w14:textId="77777777" w:rsidR="00FC3089" w:rsidRPr="00671A7D" w:rsidRDefault="00FC3089" w:rsidP="008A49CF">
            <w:pPr>
              <w:pStyle w:val="AGTableText"/>
              <w:keepNext/>
              <w:rPr>
                <w:rFonts w:ascii="Times New Roman" w:hAnsi="Times New Roman" w:cs="Times New Roman"/>
                <w:b w:val="0"/>
                <w:sz w:val="22"/>
                <w:szCs w:val="22"/>
              </w:rPr>
            </w:pPr>
            <w:r w:rsidRPr="00671A7D">
              <w:rPr>
                <w:rFonts w:ascii="Times New Roman" w:hAnsi="Times New Roman" w:cs="Times New Roman"/>
                <w:sz w:val="22"/>
                <w:szCs w:val="22"/>
              </w:rPr>
              <w:t>Clinical Trial</w:t>
            </w:r>
          </w:p>
        </w:tc>
        <w:tc>
          <w:tcPr>
            <w:tcW w:w="2337" w:type="dxa"/>
            <w:shd w:val="clear" w:color="auto" w:fill="auto"/>
          </w:tcPr>
          <w:p w14:paraId="20441ADC" w14:textId="77777777" w:rsidR="00FC3089" w:rsidRPr="00671A7D" w:rsidRDefault="00FC3089" w:rsidP="008A49CF">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6.0</w:t>
            </w:r>
          </w:p>
        </w:tc>
        <w:tc>
          <w:tcPr>
            <w:tcW w:w="2338" w:type="dxa"/>
            <w:shd w:val="clear" w:color="auto" w:fill="auto"/>
          </w:tcPr>
          <w:p w14:paraId="6FC72663" w14:textId="77777777" w:rsidR="00FC3089" w:rsidRPr="00671A7D" w:rsidRDefault="00FC3089" w:rsidP="008A49CF">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c>
          <w:tcPr>
            <w:tcW w:w="2338" w:type="dxa"/>
            <w:shd w:val="clear" w:color="auto" w:fill="auto"/>
          </w:tcPr>
          <w:p w14:paraId="46189435" w14:textId="77777777" w:rsidR="00FC3089" w:rsidRPr="00671A7D" w:rsidRDefault="00FC3089" w:rsidP="008A49CF">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5.0</w:t>
            </w:r>
          </w:p>
        </w:tc>
      </w:tr>
      <w:tr w:rsidR="00FC3089" w:rsidRPr="00671A7D" w14:paraId="407DA55C" w14:textId="77777777" w:rsidTr="008A49CF">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22E5D6AB" w14:textId="77777777" w:rsidR="00FC3089" w:rsidRPr="00671A7D" w:rsidRDefault="00FC3089" w:rsidP="008A49CF">
            <w:pPr>
              <w:pStyle w:val="AGTableText"/>
              <w:keepNext/>
              <w:rPr>
                <w:rFonts w:ascii="Times New Roman" w:hAnsi="Times New Roman" w:cs="Times New Roman"/>
                <w:b w:val="0"/>
                <w:sz w:val="22"/>
                <w:szCs w:val="22"/>
              </w:rPr>
            </w:pPr>
            <w:r w:rsidRPr="00671A7D">
              <w:rPr>
                <w:rFonts w:ascii="Times New Roman" w:hAnsi="Times New Roman" w:cs="Times New Roman"/>
                <w:sz w:val="22"/>
                <w:szCs w:val="22"/>
              </w:rPr>
              <w:t>No drug treatment</w:t>
            </w:r>
          </w:p>
        </w:tc>
        <w:tc>
          <w:tcPr>
            <w:tcW w:w="2337" w:type="dxa"/>
            <w:shd w:val="clear" w:color="auto" w:fill="auto"/>
          </w:tcPr>
          <w:p w14:paraId="66692108" w14:textId="77777777" w:rsidR="00FC3089" w:rsidRPr="00671A7D" w:rsidRDefault="00FC3089" w:rsidP="008A49CF">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w:t>
            </w:r>
          </w:p>
        </w:tc>
        <w:tc>
          <w:tcPr>
            <w:tcW w:w="2338" w:type="dxa"/>
            <w:shd w:val="clear" w:color="auto" w:fill="auto"/>
          </w:tcPr>
          <w:p w14:paraId="6A25119C" w14:textId="77777777" w:rsidR="00FC3089" w:rsidRPr="00671A7D" w:rsidRDefault="00FC3089" w:rsidP="008A49CF">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25.0</w:t>
            </w:r>
          </w:p>
        </w:tc>
        <w:tc>
          <w:tcPr>
            <w:tcW w:w="2338" w:type="dxa"/>
            <w:shd w:val="clear" w:color="auto" w:fill="auto"/>
          </w:tcPr>
          <w:p w14:paraId="2B21887B" w14:textId="77777777" w:rsidR="00FC3089" w:rsidRPr="00671A7D" w:rsidRDefault="00FC3089" w:rsidP="008A49CF">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25.0</w:t>
            </w:r>
          </w:p>
        </w:tc>
      </w:tr>
      <w:tr w:rsidR="00FC3089" w:rsidRPr="00671A7D" w14:paraId="3CE9D800" w14:textId="77777777" w:rsidTr="008A4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bottom w:val="single" w:sz="4" w:space="0" w:color="auto"/>
            </w:tcBorders>
            <w:shd w:val="clear" w:color="auto" w:fill="auto"/>
          </w:tcPr>
          <w:p w14:paraId="2F3D899F" w14:textId="77777777" w:rsidR="00FC3089" w:rsidRPr="00671A7D" w:rsidRDefault="00FC3089" w:rsidP="008A49CF">
            <w:pPr>
              <w:pStyle w:val="AGTableText"/>
              <w:rPr>
                <w:rFonts w:ascii="Times New Roman" w:hAnsi="Times New Roman" w:cs="Times New Roman"/>
                <w:b w:val="0"/>
                <w:sz w:val="22"/>
                <w:szCs w:val="22"/>
              </w:rPr>
            </w:pPr>
            <w:r w:rsidRPr="00671A7D">
              <w:rPr>
                <w:rFonts w:ascii="Times New Roman" w:hAnsi="Times New Roman" w:cs="Times New Roman"/>
                <w:sz w:val="22"/>
                <w:szCs w:val="22"/>
              </w:rPr>
              <w:t>Total</w:t>
            </w:r>
          </w:p>
        </w:tc>
        <w:tc>
          <w:tcPr>
            <w:tcW w:w="2337" w:type="dxa"/>
            <w:tcBorders>
              <w:bottom w:val="single" w:sz="4" w:space="0" w:color="auto"/>
            </w:tcBorders>
            <w:shd w:val="clear" w:color="auto" w:fill="auto"/>
          </w:tcPr>
          <w:p w14:paraId="66D57260"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0</w:t>
            </w:r>
          </w:p>
        </w:tc>
        <w:tc>
          <w:tcPr>
            <w:tcW w:w="2338" w:type="dxa"/>
            <w:tcBorders>
              <w:bottom w:val="single" w:sz="4" w:space="0" w:color="auto"/>
            </w:tcBorders>
            <w:shd w:val="clear" w:color="auto" w:fill="auto"/>
          </w:tcPr>
          <w:p w14:paraId="2591B002"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0</w:t>
            </w:r>
          </w:p>
        </w:tc>
        <w:tc>
          <w:tcPr>
            <w:tcW w:w="2338" w:type="dxa"/>
            <w:tcBorders>
              <w:bottom w:val="single" w:sz="4" w:space="0" w:color="auto"/>
            </w:tcBorders>
            <w:shd w:val="clear" w:color="auto" w:fill="auto"/>
          </w:tcPr>
          <w:p w14:paraId="6119FC1D"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00.0</w:t>
            </w:r>
          </w:p>
        </w:tc>
      </w:tr>
    </w:tbl>
    <w:p w14:paraId="72104E51" w14:textId="77777777" w:rsidR="00FC3089" w:rsidRPr="00671A7D" w:rsidRDefault="00FC3089" w:rsidP="00FC3089">
      <w:pPr>
        <w:pStyle w:val="tablefootnote"/>
        <w:rPr>
          <w:rFonts w:ascii="Times New Roman" w:hAnsi="Times New Roman" w:cs="Times New Roman"/>
        </w:rPr>
      </w:pPr>
      <w:r w:rsidRPr="00671A7D">
        <w:rPr>
          <w:rFonts w:ascii="Times New Roman" w:hAnsi="Times New Roman" w:cs="Times New Roman"/>
        </w:rPr>
        <w:t>NCCN Guidelines</w:t>
      </w:r>
      <w:r w:rsidRPr="00671A7D">
        <w:rPr>
          <w:rFonts w:ascii="Times New Roman" w:hAnsi="Times New Roman" w:cs="Times New Roman"/>
          <w:vertAlign w:val="superscript"/>
        </w:rPr>
        <w:t>®</w:t>
      </w:r>
      <w:r w:rsidRPr="00671A7D">
        <w:rPr>
          <w:rFonts w:ascii="Times New Roman" w:hAnsi="Times New Roman" w:cs="Times New Roman"/>
        </w:rPr>
        <w:t>, National Comprehensive Cancer Network Clinical Practice Guidelines in Oncology.</w:t>
      </w:r>
    </w:p>
    <w:p w14:paraId="13082754" w14:textId="4E3A87E8" w:rsidR="00FC3089" w:rsidRPr="00671A7D" w:rsidRDefault="00FC3089">
      <w:pPr>
        <w:spacing w:after="160" w:line="259" w:lineRule="auto"/>
        <w:rPr>
          <w:b/>
          <w:bCs/>
          <w:kern w:val="32"/>
          <w:szCs w:val="32"/>
        </w:rPr>
      </w:pPr>
    </w:p>
    <w:p w14:paraId="540C12B6" w14:textId="4FF9450C" w:rsidR="009379F7" w:rsidRPr="00671A7D" w:rsidRDefault="009379F7" w:rsidP="009379F7">
      <w:pPr>
        <w:pStyle w:val="Caption"/>
        <w:keepNext/>
      </w:pPr>
      <w:bookmarkStart w:id="4" w:name="_Ref519798034"/>
      <w:r w:rsidRPr="00671A7D">
        <w:t>Table S</w:t>
      </w:r>
      <w:r w:rsidR="008F193D" w:rsidRPr="00671A7D">
        <w:rPr>
          <w:noProof/>
        </w:rPr>
        <w:fldChar w:fldCharType="begin"/>
      </w:r>
      <w:r w:rsidR="008F193D" w:rsidRPr="00671A7D">
        <w:rPr>
          <w:noProof/>
        </w:rPr>
        <w:instrText xml:space="preserve"> SEQ Table_S \* ARABIC </w:instrText>
      </w:r>
      <w:r w:rsidR="008F193D" w:rsidRPr="00671A7D">
        <w:rPr>
          <w:noProof/>
        </w:rPr>
        <w:fldChar w:fldCharType="separate"/>
      </w:r>
      <w:r w:rsidRPr="00671A7D">
        <w:rPr>
          <w:noProof/>
        </w:rPr>
        <w:t>3</w:t>
      </w:r>
      <w:r w:rsidR="008F193D" w:rsidRPr="00671A7D">
        <w:rPr>
          <w:noProof/>
        </w:rPr>
        <w:fldChar w:fldCharType="end"/>
      </w:r>
      <w:bookmarkEnd w:id="4"/>
      <w:r w:rsidRPr="00671A7D">
        <w:t>. Overall Survival by Line of Therapy</w:t>
      </w:r>
    </w:p>
    <w:tbl>
      <w:tblPr>
        <w:tblStyle w:val="PlainTable4"/>
        <w:tblW w:w="9360" w:type="dxa"/>
        <w:tblLook w:val="04A0" w:firstRow="1" w:lastRow="0" w:firstColumn="1" w:lastColumn="0" w:noHBand="0" w:noVBand="1"/>
      </w:tblPr>
      <w:tblGrid>
        <w:gridCol w:w="2585"/>
        <w:gridCol w:w="1465"/>
        <w:gridCol w:w="1440"/>
        <w:gridCol w:w="1868"/>
        <w:gridCol w:w="2002"/>
      </w:tblGrid>
      <w:tr w:rsidR="00FC3089" w:rsidRPr="00671A7D" w14:paraId="24C06FC1" w14:textId="77777777" w:rsidTr="008A49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5" w:type="dxa"/>
            <w:tcBorders>
              <w:top w:val="single" w:sz="4" w:space="0" w:color="auto"/>
              <w:bottom w:val="single" w:sz="4" w:space="0" w:color="auto"/>
            </w:tcBorders>
          </w:tcPr>
          <w:p w14:paraId="0BAA9A71" w14:textId="77777777" w:rsidR="00FC3089" w:rsidRPr="00671A7D" w:rsidRDefault="00FC3089" w:rsidP="005B5419">
            <w:pPr>
              <w:pStyle w:val="AGTableHeading"/>
              <w:rPr>
                <w:rFonts w:ascii="Times New Roman" w:hAnsi="Times New Roman" w:cs="Times New Roman"/>
              </w:rPr>
            </w:pPr>
          </w:p>
        </w:tc>
        <w:tc>
          <w:tcPr>
            <w:tcW w:w="1465" w:type="dxa"/>
            <w:tcBorders>
              <w:top w:val="single" w:sz="4" w:space="0" w:color="auto"/>
              <w:bottom w:val="single" w:sz="4" w:space="0" w:color="auto"/>
            </w:tcBorders>
            <w:vAlign w:val="bottom"/>
          </w:tcPr>
          <w:p w14:paraId="2AF38D2F" w14:textId="77777777" w:rsidR="00FC3089" w:rsidRPr="00671A7D" w:rsidRDefault="00FC3089" w:rsidP="008A49CF">
            <w:pPr>
              <w:pStyle w:val="AGTable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First-line, months</w:t>
            </w:r>
          </w:p>
        </w:tc>
        <w:tc>
          <w:tcPr>
            <w:tcW w:w="1440" w:type="dxa"/>
            <w:tcBorders>
              <w:top w:val="single" w:sz="4" w:space="0" w:color="auto"/>
              <w:bottom w:val="single" w:sz="4" w:space="0" w:color="auto"/>
            </w:tcBorders>
            <w:vAlign w:val="bottom"/>
          </w:tcPr>
          <w:p w14:paraId="5C7C1D63" w14:textId="77777777" w:rsidR="00FC3089" w:rsidRPr="00671A7D" w:rsidRDefault="00FC3089" w:rsidP="008A49CF">
            <w:pPr>
              <w:pStyle w:val="AGTable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Second-line, months</w:t>
            </w:r>
          </w:p>
        </w:tc>
        <w:tc>
          <w:tcPr>
            <w:tcW w:w="1868" w:type="dxa"/>
            <w:tcBorders>
              <w:top w:val="single" w:sz="4" w:space="0" w:color="auto"/>
              <w:bottom w:val="single" w:sz="4" w:space="0" w:color="auto"/>
            </w:tcBorders>
            <w:vAlign w:val="bottom"/>
          </w:tcPr>
          <w:p w14:paraId="20804C96" w14:textId="77777777" w:rsidR="00FC3089" w:rsidRPr="00671A7D" w:rsidRDefault="00FC3089" w:rsidP="008A49CF">
            <w:pPr>
              <w:pStyle w:val="AGTable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Third-line and above, months</w:t>
            </w:r>
          </w:p>
        </w:tc>
        <w:tc>
          <w:tcPr>
            <w:tcW w:w="2002" w:type="dxa"/>
            <w:tcBorders>
              <w:top w:val="single" w:sz="4" w:space="0" w:color="auto"/>
              <w:bottom w:val="single" w:sz="4" w:space="0" w:color="auto"/>
            </w:tcBorders>
            <w:vAlign w:val="bottom"/>
          </w:tcPr>
          <w:p w14:paraId="7506E65D" w14:textId="77777777" w:rsidR="00FC3089" w:rsidRPr="00671A7D" w:rsidRDefault="00FC3089" w:rsidP="008A49CF">
            <w:pPr>
              <w:pStyle w:val="AGTableT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Weighted average by line, months</w:t>
            </w:r>
          </w:p>
        </w:tc>
      </w:tr>
      <w:tr w:rsidR="00FC3089" w:rsidRPr="00671A7D" w14:paraId="286D8B84" w14:textId="77777777" w:rsidTr="008A4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5" w:type="dxa"/>
            <w:tcBorders>
              <w:top w:val="single" w:sz="4" w:space="0" w:color="auto"/>
            </w:tcBorders>
            <w:shd w:val="clear" w:color="auto" w:fill="auto"/>
          </w:tcPr>
          <w:p w14:paraId="058BFD3C" w14:textId="77777777" w:rsidR="00FC3089" w:rsidRPr="00671A7D" w:rsidRDefault="00FC3089" w:rsidP="008A49CF">
            <w:pPr>
              <w:pStyle w:val="AGTableText"/>
              <w:rPr>
                <w:rFonts w:ascii="Times New Roman" w:hAnsi="Times New Roman" w:cs="Times New Roman"/>
                <w:b w:val="0"/>
                <w:sz w:val="22"/>
                <w:szCs w:val="22"/>
              </w:rPr>
            </w:pPr>
            <w:r w:rsidRPr="00671A7D">
              <w:rPr>
                <w:rFonts w:ascii="Times New Roman" w:hAnsi="Times New Roman" w:cs="Times New Roman"/>
                <w:b w:val="0"/>
                <w:sz w:val="22"/>
                <w:szCs w:val="22"/>
              </w:rPr>
              <w:t>Matched</w:t>
            </w:r>
          </w:p>
        </w:tc>
        <w:tc>
          <w:tcPr>
            <w:tcW w:w="1465" w:type="dxa"/>
            <w:tcBorders>
              <w:top w:val="single" w:sz="4" w:space="0" w:color="auto"/>
            </w:tcBorders>
            <w:shd w:val="clear" w:color="auto" w:fill="auto"/>
          </w:tcPr>
          <w:p w14:paraId="667E8A29" w14:textId="77777777" w:rsidR="00FC3089" w:rsidRPr="00671A7D" w:rsidRDefault="00FC3089" w:rsidP="008A49CF">
            <w:pPr>
              <w:pStyle w:val="AG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440" w:type="dxa"/>
            <w:tcBorders>
              <w:top w:val="single" w:sz="4" w:space="0" w:color="auto"/>
            </w:tcBorders>
            <w:shd w:val="clear" w:color="auto" w:fill="auto"/>
          </w:tcPr>
          <w:p w14:paraId="1F873CE9" w14:textId="77777777" w:rsidR="00FC3089" w:rsidRPr="00671A7D" w:rsidRDefault="00FC3089" w:rsidP="008A49CF">
            <w:pPr>
              <w:pStyle w:val="AG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1868" w:type="dxa"/>
            <w:tcBorders>
              <w:top w:val="single" w:sz="4" w:space="0" w:color="auto"/>
            </w:tcBorders>
            <w:shd w:val="clear" w:color="auto" w:fill="auto"/>
          </w:tcPr>
          <w:p w14:paraId="22386D58" w14:textId="77777777" w:rsidR="00FC3089" w:rsidRPr="00671A7D" w:rsidRDefault="00FC3089" w:rsidP="008A49CF">
            <w:pPr>
              <w:pStyle w:val="AG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2002" w:type="dxa"/>
            <w:tcBorders>
              <w:top w:val="single" w:sz="4" w:space="0" w:color="auto"/>
            </w:tcBorders>
            <w:shd w:val="clear" w:color="auto" w:fill="auto"/>
          </w:tcPr>
          <w:p w14:paraId="69C7935F" w14:textId="77777777" w:rsidR="00FC3089" w:rsidRPr="00671A7D" w:rsidRDefault="00FC3089" w:rsidP="008A49CF">
            <w:pPr>
              <w:pStyle w:val="AG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FC3089" w:rsidRPr="00671A7D" w14:paraId="4A71433A" w14:textId="77777777" w:rsidTr="008A49CF">
        <w:tc>
          <w:tcPr>
            <w:cnfStyle w:val="001000000000" w:firstRow="0" w:lastRow="0" w:firstColumn="1" w:lastColumn="0" w:oddVBand="0" w:evenVBand="0" w:oddHBand="0" w:evenHBand="0" w:firstRowFirstColumn="0" w:firstRowLastColumn="0" w:lastRowFirstColumn="0" w:lastRowLastColumn="0"/>
            <w:tcW w:w="2585" w:type="dxa"/>
            <w:shd w:val="clear" w:color="auto" w:fill="auto"/>
          </w:tcPr>
          <w:p w14:paraId="0D8DFEEE" w14:textId="77777777" w:rsidR="00FC3089" w:rsidRPr="00671A7D" w:rsidRDefault="00FC3089" w:rsidP="008A49CF">
            <w:pPr>
              <w:pStyle w:val="AGTableText"/>
              <w:ind w:left="337"/>
              <w:rPr>
                <w:rFonts w:ascii="Times New Roman" w:hAnsi="Times New Roman" w:cs="Times New Roman"/>
                <w:b w:val="0"/>
                <w:sz w:val="22"/>
                <w:szCs w:val="22"/>
              </w:rPr>
            </w:pPr>
            <w:r w:rsidRPr="00671A7D">
              <w:rPr>
                <w:rFonts w:ascii="Times New Roman" w:hAnsi="Times New Roman" w:cs="Times New Roman"/>
                <w:b w:val="0"/>
                <w:sz w:val="22"/>
                <w:szCs w:val="22"/>
              </w:rPr>
              <w:t>Targeted therapy</w:t>
            </w:r>
          </w:p>
        </w:tc>
        <w:tc>
          <w:tcPr>
            <w:tcW w:w="1465" w:type="dxa"/>
            <w:shd w:val="clear" w:color="auto" w:fill="auto"/>
          </w:tcPr>
          <w:p w14:paraId="1B7997E0"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26</w:t>
            </w:r>
          </w:p>
        </w:tc>
        <w:tc>
          <w:tcPr>
            <w:tcW w:w="1440" w:type="dxa"/>
            <w:shd w:val="clear" w:color="auto" w:fill="auto"/>
          </w:tcPr>
          <w:p w14:paraId="22C434AF"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10</w:t>
            </w:r>
          </w:p>
        </w:tc>
        <w:tc>
          <w:tcPr>
            <w:tcW w:w="1868" w:type="dxa"/>
            <w:shd w:val="clear" w:color="auto" w:fill="auto"/>
          </w:tcPr>
          <w:p w14:paraId="5C25DBEA"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6</w:t>
            </w:r>
          </w:p>
        </w:tc>
        <w:tc>
          <w:tcPr>
            <w:tcW w:w="2002" w:type="dxa"/>
            <w:shd w:val="clear" w:color="auto" w:fill="auto"/>
          </w:tcPr>
          <w:p w14:paraId="33727EA5"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14</w:t>
            </w:r>
          </w:p>
        </w:tc>
      </w:tr>
      <w:tr w:rsidR="00FC3089" w:rsidRPr="00671A7D" w14:paraId="57595E49" w14:textId="77777777" w:rsidTr="008A4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5" w:type="dxa"/>
            <w:shd w:val="clear" w:color="auto" w:fill="auto"/>
          </w:tcPr>
          <w:p w14:paraId="762CE641" w14:textId="77777777" w:rsidR="00FC3089" w:rsidRPr="00671A7D" w:rsidRDefault="00FC3089" w:rsidP="008A49CF">
            <w:pPr>
              <w:pStyle w:val="AGTableText"/>
              <w:ind w:left="337"/>
              <w:rPr>
                <w:rFonts w:ascii="Times New Roman" w:hAnsi="Times New Roman" w:cs="Times New Roman"/>
                <w:b w:val="0"/>
                <w:sz w:val="22"/>
                <w:szCs w:val="22"/>
              </w:rPr>
            </w:pPr>
            <w:r w:rsidRPr="00671A7D">
              <w:rPr>
                <w:rFonts w:ascii="Times New Roman" w:hAnsi="Times New Roman" w:cs="Times New Roman"/>
                <w:b w:val="0"/>
                <w:sz w:val="22"/>
                <w:szCs w:val="22"/>
              </w:rPr>
              <w:t>Clinical trial</w:t>
            </w:r>
          </w:p>
        </w:tc>
        <w:tc>
          <w:tcPr>
            <w:tcW w:w="1465" w:type="dxa"/>
            <w:shd w:val="clear" w:color="auto" w:fill="auto"/>
          </w:tcPr>
          <w:p w14:paraId="338A31D1"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19</w:t>
            </w:r>
          </w:p>
        </w:tc>
        <w:tc>
          <w:tcPr>
            <w:tcW w:w="1440" w:type="dxa"/>
            <w:shd w:val="clear" w:color="auto" w:fill="auto"/>
          </w:tcPr>
          <w:p w14:paraId="57A5EF79"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8</w:t>
            </w:r>
          </w:p>
        </w:tc>
        <w:tc>
          <w:tcPr>
            <w:tcW w:w="1868" w:type="dxa"/>
            <w:shd w:val="clear" w:color="auto" w:fill="auto"/>
          </w:tcPr>
          <w:p w14:paraId="13E0D8EA"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4</w:t>
            </w:r>
          </w:p>
        </w:tc>
        <w:tc>
          <w:tcPr>
            <w:tcW w:w="2002" w:type="dxa"/>
            <w:shd w:val="clear" w:color="auto" w:fill="auto"/>
          </w:tcPr>
          <w:p w14:paraId="33EE4853"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11</w:t>
            </w:r>
          </w:p>
        </w:tc>
      </w:tr>
      <w:tr w:rsidR="00FC3089" w:rsidRPr="00671A7D" w14:paraId="0ED2216E" w14:textId="77777777" w:rsidTr="008A49CF">
        <w:tc>
          <w:tcPr>
            <w:cnfStyle w:val="001000000000" w:firstRow="0" w:lastRow="0" w:firstColumn="1" w:lastColumn="0" w:oddVBand="0" w:evenVBand="0" w:oddHBand="0" w:evenHBand="0" w:firstRowFirstColumn="0" w:firstRowLastColumn="0" w:lastRowFirstColumn="0" w:lastRowLastColumn="0"/>
            <w:tcW w:w="2585" w:type="dxa"/>
            <w:shd w:val="clear" w:color="auto" w:fill="auto"/>
          </w:tcPr>
          <w:p w14:paraId="1A82F0F6" w14:textId="77777777" w:rsidR="00FC3089" w:rsidRPr="00671A7D" w:rsidRDefault="00FC3089" w:rsidP="008A49CF">
            <w:pPr>
              <w:pStyle w:val="AGTableText"/>
              <w:rPr>
                <w:rFonts w:ascii="Times New Roman" w:hAnsi="Times New Roman" w:cs="Times New Roman"/>
                <w:b w:val="0"/>
                <w:sz w:val="22"/>
                <w:szCs w:val="22"/>
              </w:rPr>
            </w:pPr>
            <w:r w:rsidRPr="00671A7D">
              <w:rPr>
                <w:rFonts w:ascii="Times New Roman" w:hAnsi="Times New Roman" w:cs="Times New Roman"/>
                <w:b w:val="0"/>
                <w:sz w:val="22"/>
                <w:szCs w:val="22"/>
              </w:rPr>
              <w:t>Non-matched</w:t>
            </w:r>
          </w:p>
        </w:tc>
        <w:tc>
          <w:tcPr>
            <w:tcW w:w="1465" w:type="dxa"/>
            <w:shd w:val="clear" w:color="auto" w:fill="auto"/>
          </w:tcPr>
          <w:p w14:paraId="2C62CA10"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440" w:type="dxa"/>
            <w:shd w:val="clear" w:color="auto" w:fill="auto"/>
          </w:tcPr>
          <w:p w14:paraId="64EE803B"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868" w:type="dxa"/>
            <w:shd w:val="clear" w:color="auto" w:fill="auto"/>
          </w:tcPr>
          <w:p w14:paraId="2CBA4F05"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2002" w:type="dxa"/>
            <w:shd w:val="clear" w:color="auto" w:fill="auto"/>
          </w:tcPr>
          <w:p w14:paraId="027648C3"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FC3089" w:rsidRPr="00671A7D" w14:paraId="7EFF7577" w14:textId="77777777" w:rsidTr="008A4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5" w:type="dxa"/>
            <w:shd w:val="clear" w:color="auto" w:fill="auto"/>
          </w:tcPr>
          <w:p w14:paraId="2E594278" w14:textId="77777777" w:rsidR="00FC3089" w:rsidRPr="00671A7D" w:rsidRDefault="00FC3089" w:rsidP="008A49CF">
            <w:pPr>
              <w:pStyle w:val="AGTableText"/>
              <w:ind w:left="337"/>
              <w:rPr>
                <w:rFonts w:ascii="Times New Roman" w:hAnsi="Times New Roman" w:cs="Times New Roman"/>
                <w:b w:val="0"/>
                <w:sz w:val="22"/>
                <w:szCs w:val="22"/>
              </w:rPr>
            </w:pPr>
            <w:r w:rsidRPr="00671A7D">
              <w:rPr>
                <w:rFonts w:ascii="Times New Roman" w:hAnsi="Times New Roman" w:cs="Times New Roman"/>
                <w:b w:val="0"/>
                <w:sz w:val="22"/>
                <w:szCs w:val="22"/>
              </w:rPr>
              <w:t>Targeted therapy</w:t>
            </w:r>
          </w:p>
        </w:tc>
        <w:tc>
          <w:tcPr>
            <w:tcW w:w="1465" w:type="dxa"/>
            <w:shd w:val="clear" w:color="auto" w:fill="auto"/>
          </w:tcPr>
          <w:p w14:paraId="3157C757"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12</w:t>
            </w:r>
          </w:p>
        </w:tc>
        <w:tc>
          <w:tcPr>
            <w:tcW w:w="1440" w:type="dxa"/>
            <w:shd w:val="clear" w:color="auto" w:fill="auto"/>
          </w:tcPr>
          <w:p w14:paraId="0F8734F7"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5</w:t>
            </w:r>
          </w:p>
        </w:tc>
        <w:tc>
          <w:tcPr>
            <w:tcW w:w="1868" w:type="dxa"/>
            <w:shd w:val="clear" w:color="auto" w:fill="auto"/>
          </w:tcPr>
          <w:p w14:paraId="5107B1D5"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2</w:t>
            </w:r>
          </w:p>
        </w:tc>
        <w:tc>
          <w:tcPr>
            <w:tcW w:w="2002" w:type="dxa"/>
            <w:shd w:val="clear" w:color="auto" w:fill="auto"/>
          </w:tcPr>
          <w:p w14:paraId="2F3E2ADF"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7</w:t>
            </w:r>
          </w:p>
        </w:tc>
      </w:tr>
      <w:tr w:rsidR="00FC3089" w:rsidRPr="00671A7D" w14:paraId="7A0DDE6F" w14:textId="77777777" w:rsidTr="008A49CF">
        <w:tc>
          <w:tcPr>
            <w:cnfStyle w:val="001000000000" w:firstRow="0" w:lastRow="0" w:firstColumn="1" w:lastColumn="0" w:oddVBand="0" w:evenVBand="0" w:oddHBand="0" w:evenHBand="0" w:firstRowFirstColumn="0" w:firstRowLastColumn="0" w:lastRowFirstColumn="0" w:lastRowLastColumn="0"/>
            <w:tcW w:w="2585" w:type="dxa"/>
            <w:shd w:val="clear" w:color="auto" w:fill="auto"/>
          </w:tcPr>
          <w:p w14:paraId="294A48DF" w14:textId="77777777" w:rsidR="00FC3089" w:rsidRPr="00671A7D" w:rsidRDefault="00FC3089" w:rsidP="008A49CF">
            <w:pPr>
              <w:pStyle w:val="AGTableText"/>
              <w:ind w:left="337"/>
              <w:rPr>
                <w:rFonts w:ascii="Times New Roman" w:hAnsi="Times New Roman" w:cs="Times New Roman"/>
                <w:b w:val="0"/>
                <w:sz w:val="22"/>
                <w:szCs w:val="22"/>
              </w:rPr>
            </w:pPr>
            <w:r w:rsidRPr="00671A7D">
              <w:rPr>
                <w:rFonts w:ascii="Times New Roman" w:hAnsi="Times New Roman" w:cs="Times New Roman"/>
                <w:b w:val="0"/>
                <w:sz w:val="22"/>
                <w:szCs w:val="22"/>
              </w:rPr>
              <w:t>Immunotherapy</w:t>
            </w:r>
          </w:p>
        </w:tc>
        <w:tc>
          <w:tcPr>
            <w:tcW w:w="1465" w:type="dxa"/>
            <w:shd w:val="clear" w:color="auto" w:fill="auto"/>
          </w:tcPr>
          <w:p w14:paraId="21DA698E"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19</w:t>
            </w:r>
          </w:p>
        </w:tc>
        <w:tc>
          <w:tcPr>
            <w:tcW w:w="1440" w:type="dxa"/>
            <w:shd w:val="clear" w:color="auto" w:fill="auto"/>
          </w:tcPr>
          <w:p w14:paraId="53103E8F"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12</w:t>
            </w:r>
          </w:p>
        </w:tc>
        <w:tc>
          <w:tcPr>
            <w:tcW w:w="1868" w:type="dxa"/>
            <w:shd w:val="clear" w:color="auto" w:fill="auto"/>
          </w:tcPr>
          <w:p w14:paraId="313CC2DA"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9</w:t>
            </w:r>
          </w:p>
        </w:tc>
        <w:tc>
          <w:tcPr>
            <w:tcW w:w="2002" w:type="dxa"/>
            <w:shd w:val="clear" w:color="auto" w:fill="auto"/>
          </w:tcPr>
          <w:p w14:paraId="030BE2F1"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14</w:t>
            </w:r>
          </w:p>
        </w:tc>
      </w:tr>
      <w:tr w:rsidR="00FC3089" w:rsidRPr="00671A7D" w14:paraId="67E97DA7" w14:textId="77777777" w:rsidTr="008A4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5" w:type="dxa"/>
            <w:shd w:val="clear" w:color="auto" w:fill="auto"/>
          </w:tcPr>
          <w:p w14:paraId="011B52F3" w14:textId="77777777" w:rsidR="00FC3089" w:rsidRPr="00671A7D" w:rsidRDefault="00FC3089" w:rsidP="008A49CF">
            <w:pPr>
              <w:pStyle w:val="AGTableText"/>
              <w:ind w:left="337"/>
              <w:rPr>
                <w:rFonts w:ascii="Times New Roman" w:hAnsi="Times New Roman" w:cs="Times New Roman"/>
                <w:b w:val="0"/>
                <w:sz w:val="22"/>
                <w:szCs w:val="22"/>
              </w:rPr>
            </w:pPr>
            <w:r w:rsidRPr="00671A7D">
              <w:rPr>
                <w:rFonts w:ascii="Times New Roman" w:hAnsi="Times New Roman" w:cs="Times New Roman"/>
                <w:b w:val="0"/>
                <w:sz w:val="22"/>
                <w:szCs w:val="22"/>
              </w:rPr>
              <w:t>Chemotherapy</w:t>
            </w:r>
          </w:p>
        </w:tc>
        <w:tc>
          <w:tcPr>
            <w:tcW w:w="1465" w:type="dxa"/>
            <w:shd w:val="clear" w:color="auto" w:fill="auto"/>
          </w:tcPr>
          <w:p w14:paraId="1049D9D2"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12</w:t>
            </w:r>
          </w:p>
        </w:tc>
        <w:tc>
          <w:tcPr>
            <w:tcW w:w="1440" w:type="dxa"/>
            <w:shd w:val="clear" w:color="auto" w:fill="auto"/>
          </w:tcPr>
          <w:p w14:paraId="7C3600D6"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5</w:t>
            </w:r>
          </w:p>
        </w:tc>
        <w:tc>
          <w:tcPr>
            <w:tcW w:w="1868" w:type="dxa"/>
            <w:shd w:val="clear" w:color="auto" w:fill="auto"/>
          </w:tcPr>
          <w:p w14:paraId="3ECB1C3F"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2</w:t>
            </w:r>
          </w:p>
        </w:tc>
        <w:tc>
          <w:tcPr>
            <w:tcW w:w="2002" w:type="dxa"/>
            <w:shd w:val="clear" w:color="auto" w:fill="auto"/>
          </w:tcPr>
          <w:p w14:paraId="110780EB"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7</w:t>
            </w:r>
          </w:p>
        </w:tc>
      </w:tr>
      <w:tr w:rsidR="00FC3089" w:rsidRPr="00671A7D" w14:paraId="14842E49" w14:textId="77777777" w:rsidTr="008A49CF">
        <w:tc>
          <w:tcPr>
            <w:cnfStyle w:val="001000000000" w:firstRow="0" w:lastRow="0" w:firstColumn="1" w:lastColumn="0" w:oddVBand="0" w:evenVBand="0" w:oddHBand="0" w:evenHBand="0" w:firstRowFirstColumn="0" w:firstRowLastColumn="0" w:lastRowFirstColumn="0" w:lastRowLastColumn="0"/>
            <w:tcW w:w="2585" w:type="dxa"/>
            <w:shd w:val="clear" w:color="auto" w:fill="auto"/>
          </w:tcPr>
          <w:p w14:paraId="0386580C" w14:textId="77777777" w:rsidR="00FC3089" w:rsidRPr="00671A7D" w:rsidRDefault="00FC3089" w:rsidP="008A49CF">
            <w:pPr>
              <w:pStyle w:val="AGTableText"/>
              <w:ind w:left="337"/>
              <w:rPr>
                <w:rFonts w:ascii="Times New Roman" w:hAnsi="Times New Roman" w:cs="Times New Roman"/>
                <w:b w:val="0"/>
                <w:sz w:val="22"/>
                <w:szCs w:val="22"/>
              </w:rPr>
            </w:pPr>
            <w:r w:rsidRPr="00671A7D">
              <w:rPr>
                <w:rFonts w:ascii="Times New Roman" w:hAnsi="Times New Roman" w:cs="Times New Roman"/>
                <w:b w:val="0"/>
                <w:sz w:val="22"/>
                <w:szCs w:val="22"/>
              </w:rPr>
              <w:t>Clinical trial</w:t>
            </w:r>
          </w:p>
        </w:tc>
        <w:tc>
          <w:tcPr>
            <w:tcW w:w="1465" w:type="dxa"/>
            <w:shd w:val="clear" w:color="auto" w:fill="auto"/>
          </w:tcPr>
          <w:p w14:paraId="53EC78CF"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12</w:t>
            </w:r>
          </w:p>
        </w:tc>
        <w:tc>
          <w:tcPr>
            <w:tcW w:w="1440" w:type="dxa"/>
            <w:shd w:val="clear" w:color="auto" w:fill="auto"/>
          </w:tcPr>
          <w:p w14:paraId="31E37CBC"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5</w:t>
            </w:r>
          </w:p>
        </w:tc>
        <w:tc>
          <w:tcPr>
            <w:tcW w:w="1868" w:type="dxa"/>
            <w:shd w:val="clear" w:color="auto" w:fill="auto"/>
          </w:tcPr>
          <w:p w14:paraId="7F350279"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2</w:t>
            </w:r>
          </w:p>
        </w:tc>
        <w:tc>
          <w:tcPr>
            <w:tcW w:w="2002" w:type="dxa"/>
            <w:shd w:val="clear" w:color="auto" w:fill="auto"/>
          </w:tcPr>
          <w:p w14:paraId="2FACD56B"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7</w:t>
            </w:r>
          </w:p>
        </w:tc>
      </w:tr>
      <w:tr w:rsidR="00FC3089" w:rsidRPr="00671A7D" w14:paraId="34ADACA0" w14:textId="77777777" w:rsidTr="008A4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5" w:type="dxa"/>
            <w:tcBorders>
              <w:bottom w:val="single" w:sz="4" w:space="0" w:color="auto"/>
            </w:tcBorders>
            <w:shd w:val="clear" w:color="auto" w:fill="auto"/>
          </w:tcPr>
          <w:p w14:paraId="2DF053C7" w14:textId="77777777" w:rsidR="00FC3089" w:rsidRPr="00671A7D" w:rsidRDefault="00FC3089" w:rsidP="008A49CF">
            <w:pPr>
              <w:pStyle w:val="AGTableText"/>
              <w:ind w:left="337"/>
              <w:rPr>
                <w:rFonts w:ascii="Times New Roman" w:hAnsi="Times New Roman" w:cs="Times New Roman"/>
                <w:b w:val="0"/>
                <w:sz w:val="22"/>
                <w:szCs w:val="22"/>
              </w:rPr>
            </w:pPr>
            <w:r w:rsidRPr="00671A7D">
              <w:rPr>
                <w:rFonts w:ascii="Times New Roman" w:hAnsi="Times New Roman" w:cs="Times New Roman"/>
                <w:b w:val="0"/>
                <w:sz w:val="22"/>
                <w:szCs w:val="22"/>
              </w:rPr>
              <w:t>No drug treatment</w:t>
            </w:r>
          </w:p>
        </w:tc>
        <w:tc>
          <w:tcPr>
            <w:tcW w:w="1465" w:type="dxa"/>
            <w:tcBorders>
              <w:bottom w:val="single" w:sz="4" w:space="0" w:color="auto"/>
            </w:tcBorders>
            <w:shd w:val="clear" w:color="auto" w:fill="auto"/>
          </w:tcPr>
          <w:p w14:paraId="77CAC80A"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5</w:t>
            </w:r>
          </w:p>
        </w:tc>
        <w:tc>
          <w:tcPr>
            <w:tcW w:w="1440" w:type="dxa"/>
            <w:tcBorders>
              <w:bottom w:val="single" w:sz="4" w:space="0" w:color="auto"/>
            </w:tcBorders>
            <w:shd w:val="clear" w:color="auto" w:fill="auto"/>
          </w:tcPr>
          <w:p w14:paraId="3969242A"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3</w:t>
            </w:r>
          </w:p>
        </w:tc>
        <w:tc>
          <w:tcPr>
            <w:tcW w:w="1868" w:type="dxa"/>
            <w:tcBorders>
              <w:bottom w:val="single" w:sz="4" w:space="0" w:color="auto"/>
            </w:tcBorders>
            <w:shd w:val="clear" w:color="auto" w:fill="auto"/>
          </w:tcPr>
          <w:p w14:paraId="119D34E7"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2</w:t>
            </w:r>
          </w:p>
        </w:tc>
        <w:tc>
          <w:tcPr>
            <w:tcW w:w="2002" w:type="dxa"/>
            <w:tcBorders>
              <w:bottom w:val="single" w:sz="4" w:space="0" w:color="auto"/>
            </w:tcBorders>
            <w:shd w:val="clear" w:color="auto" w:fill="auto"/>
          </w:tcPr>
          <w:p w14:paraId="57034CFF"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eastAsia="Times New Roman" w:hAnsi="Times New Roman" w:cs="Times New Roman"/>
                <w:sz w:val="22"/>
                <w:szCs w:val="22"/>
              </w:rPr>
              <w:t>3</w:t>
            </w:r>
          </w:p>
        </w:tc>
      </w:tr>
    </w:tbl>
    <w:p w14:paraId="27D9D4C4" w14:textId="77777777" w:rsidR="00FC3089" w:rsidRPr="00671A7D" w:rsidRDefault="00FC3089">
      <w:pPr>
        <w:spacing w:after="160" w:line="259" w:lineRule="auto"/>
        <w:rPr>
          <w:b/>
          <w:bCs/>
          <w:kern w:val="32"/>
          <w:szCs w:val="32"/>
        </w:rPr>
      </w:pPr>
    </w:p>
    <w:p w14:paraId="6C5FEEDE" w14:textId="1B284602" w:rsidR="00FC3089" w:rsidRPr="00671A7D" w:rsidRDefault="00FC3089" w:rsidP="00FC3089">
      <w:pPr>
        <w:pStyle w:val="Tabletitle"/>
        <w:rPr>
          <w:b/>
        </w:rPr>
      </w:pPr>
    </w:p>
    <w:p w14:paraId="623ADF11" w14:textId="77777777" w:rsidR="009379F7" w:rsidRPr="00671A7D" w:rsidRDefault="009379F7" w:rsidP="009379F7">
      <w:pPr>
        <w:pStyle w:val="Caption"/>
        <w:keepNext/>
      </w:pPr>
    </w:p>
    <w:p w14:paraId="5EE96E01" w14:textId="4373240D" w:rsidR="009379F7" w:rsidRPr="00671A7D" w:rsidRDefault="009379F7" w:rsidP="009379F7">
      <w:pPr>
        <w:pStyle w:val="Caption"/>
        <w:keepNext/>
      </w:pPr>
      <w:bookmarkStart w:id="5" w:name="_Ref519798069"/>
      <w:r w:rsidRPr="00671A7D">
        <w:t>Table S</w:t>
      </w:r>
      <w:r w:rsidR="008F193D" w:rsidRPr="00671A7D">
        <w:rPr>
          <w:noProof/>
        </w:rPr>
        <w:fldChar w:fldCharType="begin"/>
      </w:r>
      <w:r w:rsidR="008F193D" w:rsidRPr="00671A7D">
        <w:rPr>
          <w:noProof/>
        </w:rPr>
        <w:instrText xml:space="preserve"> SEQ Table_S \* ARABIC </w:instrText>
      </w:r>
      <w:r w:rsidR="008F193D" w:rsidRPr="00671A7D">
        <w:rPr>
          <w:noProof/>
        </w:rPr>
        <w:fldChar w:fldCharType="separate"/>
      </w:r>
      <w:r w:rsidRPr="00671A7D">
        <w:rPr>
          <w:noProof/>
        </w:rPr>
        <w:t>4</w:t>
      </w:r>
      <w:r w:rsidR="008F193D" w:rsidRPr="00671A7D">
        <w:rPr>
          <w:noProof/>
        </w:rPr>
        <w:fldChar w:fldCharType="end"/>
      </w:r>
      <w:bookmarkEnd w:id="5"/>
      <w:r w:rsidRPr="00671A7D">
        <w:t>. Distribution of Subsequent Therapies by Index Treatment</w:t>
      </w:r>
    </w:p>
    <w:tbl>
      <w:tblPr>
        <w:tblStyle w:val="PlainTable4"/>
        <w:tblW w:w="0" w:type="auto"/>
        <w:tblLook w:val="04A0" w:firstRow="1" w:lastRow="0" w:firstColumn="1" w:lastColumn="0" w:noHBand="0" w:noVBand="1"/>
      </w:tblPr>
      <w:tblGrid>
        <w:gridCol w:w="1507"/>
        <w:gridCol w:w="1057"/>
        <w:gridCol w:w="1068"/>
        <w:gridCol w:w="1068"/>
        <w:gridCol w:w="1775"/>
        <w:gridCol w:w="1678"/>
        <w:gridCol w:w="1207"/>
      </w:tblGrid>
      <w:tr w:rsidR="00FC3089" w:rsidRPr="00671A7D" w14:paraId="2A928085" w14:textId="77777777" w:rsidTr="009379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7" w:type="dxa"/>
            <w:tcBorders>
              <w:top w:val="single" w:sz="4" w:space="0" w:color="auto"/>
              <w:bottom w:val="single" w:sz="4" w:space="0" w:color="auto"/>
            </w:tcBorders>
            <w:vAlign w:val="bottom"/>
          </w:tcPr>
          <w:p w14:paraId="375BB2D6" w14:textId="77777777" w:rsidR="00FC3089" w:rsidRPr="00671A7D" w:rsidRDefault="00FC3089" w:rsidP="005B5419">
            <w:pPr>
              <w:pStyle w:val="AGTableHeading"/>
              <w:rPr>
                <w:rFonts w:ascii="Times New Roman" w:hAnsi="Times New Roman" w:cs="Times New Roman"/>
                <w:b w:val="0"/>
                <w:i w:val="0"/>
              </w:rPr>
            </w:pPr>
            <w:r w:rsidRPr="00671A7D">
              <w:rPr>
                <w:rFonts w:ascii="Times New Roman" w:hAnsi="Times New Roman" w:cs="Times New Roman"/>
                <w:i w:val="0"/>
              </w:rPr>
              <w:t>Subsequent line of therapy distribution</w:t>
            </w:r>
          </w:p>
        </w:tc>
        <w:tc>
          <w:tcPr>
            <w:tcW w:w="1057" w:type="dxa"/>
            <w:tcBorders>
              <w:top w:val="single" w:sz="4" w:space="0" w:color="auto"/>
              <w:bottom w:val="single" w:sz="4" w:space="0" w:color="auto"/>
            </w:tcBorders>
            <w:vAlign w:val="bottom"/>
          </w:tcPr>
          <w:p w14:paraId="53E87CB4" w14:textId="77777777" w:rsidR="00FC3089" w:rsidRPr="00671A7D" w:rsidRDefault="00FC3089" w:rsidP="009379F7">
            <w:pPr>
              <w:pStyle w:val="AGTableHead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val="0"/>
              </w:rPr>
            </w:pPr>
            <w:r w:rsidRPr="00671A7D">
              <w:rPr>
                <w:rFonts w:ascii="Times New Roman" w:hAnsi="Times New Roman" w:cs="Times New Roman"/>
                <w:i w:val="0"/>
              </w:rPr>
              <w:t>Matched therapy, %</w:t>
            </w:r>
          </w:p>
        </w:tc>
        <w:tc>
          <w:tcPr>
            <w:tcW w:w="1068" w:type="dxa"/>
            <w:tcBorders>
              <w:top w:val="single" w:sz="4" w:space="0" w:color="auto"/>
              <w:bottom w:val="single" w:sz="4" w:space="0" w:color="auto"/>
            </w:tcBorders>
            <w:vAlign w:val="bottom"/>
          </w:tcPr>
          <w:p w14:paraId="1904F1BD" w14:textId="77777777" w:rsidR="00FC3089" w:rsidRPr="00671A7D" w:rsidRDefault="00FC3089" w:rsidP="009379F7">
            <w:pPr>
              <w:pStyle w:val="AGTableHead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val="0"/>
              </w:rPr>
            </w:pPr>
            <w:r w:rsidRPr="00671A7D">
              <w:rPr>
                <w:rFonts w:ascii="Times New Roman" w:hAnsi="Times New Roman" w:cs="Times New Roman"/>
                <w:i w:val="0"/>
              </w:rPr>
              <w:t>Clinical trial of matched therapy, %</w:t>
            </w:r>
          </w:p>
        </w:tc>
        <w:tc>
          <w:tcPr>
            <w:tcW w:w="1068" w:type="dxa"/>
            <w:tcBorders>
              <w:top w:val="single" w:sz="4" w:space="0" w:color="auto"/>
              <w:bottom w:val="single" w:sz="4" w:space="0" w:color="auto"/>
            </w:tcBorders>
            <w:vAlign w:val="bottom"/>
          </w:tcPr>
          <w:p w14:paraId="6DBAAC29" w14:textId="77777777" w:rsidR="00FC3089" w:rsidRPr="00671A7D" w:rsidRDefault="00FC3089" w:rsidP="009379F7">
            <w:pPr>
              <w:pStyle w:val="AGTableHead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val="0"/>
              </w:rPr>
            </w:pPr>
            <w:r w:rsidRPr="00671A7D">
              <w:rPr>
                <w:rFonts w:ascii="Times New Roman" w:hAnsi="Times New Roman" w:cs="Times New Roman"/>
                <w:i w:val="0"/>
              </w:rPr>
              <w:t>Non-matched targeted therapy, %</w:t>
            </w:r>
          </w:p>
        </w:tc>
        <w:tc>
          <w:tcPr>
            <w:tcW w:w="1775" w:type="dxa"/>
            <w:tcBorders>
              <w:top w:val="single" w:sz="4" w:space="0" w:color="auto"/>
              <w:bottom w:val="single" w:sz="4" w:space="0" w:color="auto"/>
            </w:tcBorders>
            <w:vAlign w:val="bottom"/>
          </w:tcPr>
          <w:p w14:paraId="2D6B8C31" w14:textId="77777777" w:rsidR="00FC3089" w:rsidRPr="00671A7D" w:rsidRDefault="00FC3089" w:rsidP="009379F7">
            <w:pPr>
              <w:pStyle w:val="AGTableHead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val="0"/>
              </w:rPr>
            </w:pPr>
            <w:r w:rsidRPr="00671A7D">
              <w:rPr>
                <w:rFonts w:ascii="Times New Roman" w:hAnsi="Times New Roman" w:cs="Times New Roman"/>
                <w:i w:val="0"/>
              </w:rPr>
              <w:t>Immunotherapy, %</w:t>
            </w:r>
          </w:p>
        </w:tc>
        <w:tc>
          <w:tcPr>
            <w:tcW w:w="1678" w:type="dxa"/>
            <w:tcBorders>
              <w:top w:val="single" w:sz="4" w:space="0" w:color="auto"/>
              <w:bottom w:val="single" w:sz="4" w:space="0" w:color="auto"/>
            </w:tcBorders>
            <w:vAlign w:val="bottom"/>
          </w:tcPr>
          <w:p w14:paraId="11EE11D7" w14:textId="77777777" w:rsidR="00FC3089" w:rsidRPr="00671A7D" w:rsidRDefault="00FC3089" w:rsidP="009379F7">
            <w:pPr>
              <w:pStyle w:val="AGTableHead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val="0"/>
              </w:rPr>
            </w:pPr>
            <w:r w:rsidRPr="00671A7D">
              <w:rPr>
                <w:rFonts w:ascii="Times New Roman" w:hAnsi="Times New Roman" w:cs="Times New Roman"/>
                <w:i w:val="0"/>
              </w:rPr>
              <w:t>Chemotherapy, %</w:t>
            </w:r>
          </w:p>
        </w:tc>
        <w:tc>
          <w:tcPr>
            <w:tcW w:w="1207" w:type="dxa"/>
            <w:tcBorders>
              <w:top w:val="single" w:sz="4" w:space="0" w:color="auto"/>
              <w:bottom w:val="single" w:sz="4" w:space="0" w:color="auto"/>
            </w:tcBorders>
            <w:vAlign w:val="bottom"/>
          </w:tcPr>
          <w:p w14:paraId="752F1701" w14:textId="77777777" w:rsidR="00FC3089" w:rsidRPr="00671A7D" w:rsidRDefault="00FC3089" w:rsidP="009379F7">
            <w:pPr>
              <w:pStyle w:val="AGTableHead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val="0"/>
              </w:rPr>
            </w:pPr>
            <w:r w:rsidRPr="00671A7D">
              <w:rPr>
                <w:rFonts w:ascii="Times New Roman" w:hAnsi="Times New Roman" w:cs="Times New Roman"/>
                <w:i w:val="0"/>
              </w:rPr>
              <w:t>No drug treatment, %</w:t>
            </w:r>
          </w:p>
        </w:tc>
      </w:tr>
      <w:tr w:rsidR="00FC3089" w:rsidRPr="00671A7D" w14:paraId="687D54C6" w14:textId="77777777" w:rsidTr="00937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7" w:type="dxa"/>
            <w:tcBorders>
              <w:top w:val="single" w:sz="4" w:space="0" w:color="auto"/>
            </w:tcBorders>
            <w:shd w:val="clear" w:color="auto" w:fill="auto"/>
          </w:tcPr>
          <w:p w14:paraId="51592B3B" w14:textId="77777777" w:rsidR="00FC3089" w:rsidRPr="00671A7D" w:rsidRDefault="00FC3089" w:rsidP="008A49CF">
            <w:pPr>
              <w:pStyle w:val="AGTableText"/>
              <w:rPr>
                <w:rFonts w:ascii="Times New Roman" w:hAnsi="Times New Roman" w:cs="Times New Roman"/>
                <w:b w:val="0"/>
                <w:szCs w:val="22"/>
              </w:rPr>
            </w:pPr>
            <w:r w:rsidRPr="00671A7D">
              <w:rPr>
                <w:rFonts w:ascii="Times New Roman" w:hAnsi="Times New Roman" w:cs="Times New Roman"/>
                <w:b w:val="0"/>
                <w:szCs w:val="22"/>
              </w:rPr>
              <w:t>Matched therapy</w:t>
            </w:r>
          </w:p>
        </w:tc>
        <w:tc>
          <w:tcPr>
            <w:tcW w:w="1057" w:type="dxa"/>
            <w:tcBorders>
              <w:top w:val="single" w:sz="4" w:space="0" w:color="auto"/>
            </w:tcBorders>
            <w:shd w:val="clear" w:color="auto" w:fill="auto"/>
          </w:tcPr>
          <w:p w14:paraId="64DC6A1F"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30</w:t>
            </w:r>
          </w:p>
        </w:tc>
        <w:tc>
          <w:tcPr>
            <w:tcW w:w="1068" w:type="dxa"/>
            <w:tcBorders>
              <w:top w:val="single" w:sz="4" w:space="0" w:color="auto"/>
            </w:tcBorders>
            <w:shd w:val="clear" w:color="auto" w:fill="auto"/>
          </w:tcPr>
          <w:p w14:paraId="76E0127B"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20</w:t>
            </w:r>
          </w:p>
        </w:tc>
        <w:tc>
          <w:tcPr>
            <w:tcW w:w="1068" w:type="dxa"/>
            <w:tcBorders>
              <w:top w:val="single" w:sz="4" w:space="0" w:color="auto"/>
            </w:tcBorders>
            <w:shd w:val="clear" w:color="auto" w:fill="auto"/>
          </w:tcPr>
          <w:p w14:paraId="0D31F61E"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775" w:type="dxa"/>
            <w:tcBorders>
              <w:top w:val="single" w:sz="4" w:space="0" w:color="auto"/>
            </w:tcBorders>
            <w:shd w:val="clear" w:color="auto" w:fill="auto"/>
          </w:tcPr>
          <w:p w14:paraId="50BB9312"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678" w:type="dxa"/>
            <w:tcBorders>
              <w:top w:val="single" w:sz="4" w:space="0" w:color="auto"/>
            </w:tcBorders>
            <w:shd w:val="clear" w:color="auto" w:fill="auto"/>
          </w:tcPr>
          <w:p w14:paraId="4705FFE4"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30</w:t>
            </w:r>
          </w:p>
        </w:tc>
        <w:tc>
          <w:tcPr>
            <w:tcW w:w="1207" w:type="dxa"/>
            <w:tcBorders>
              <w:top w:val="single" w:sz="4" w:space="0" w:color="auto"/>
            </w:tcBorders>
            <w:shd w:val="clear" w:color="auto" w:fill="auto"/>
          </w:tcPr>
          <w:p w14:paraId="4C36AC50"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20</w:t>
            </w:r>
          </w:p>
        </w:tc>
      </w:tr>
      <w:tr w:rsidR="00FC3089" w:rsidRPr="00671A7D" w14:paraId="7D76AA89" w14:textId="77777777" w:rsidTr="009379F7">
        <w:tc>
          <w:tcPr>
            <w:cnfStyle w:val="001000000000" w:firstRow="0" w:lastRow="0" w:firstColumn="1" w:lastColumn="0" w:oddVBand="0" w:evenVBand="0" w:oddHBand="0" w:evenHBand="0" w:firstRowFirstColumn="0" w:firstRowLastColumn="0" w:lastRowFirstColumn="0" w:lastRowLastColumn="0"/>
            <w:tcW w:w="1507" w:type="dxa"/>
            <w:shd w:val="clear" w:color="auto" w:fill="auto"/>
          </w:tcPr>
          <w:p w14:paraId="2B2A165C" w14:textId="77777777" w:rsidR="00FC3089" w:rsidRPr="00671A7D" w:rsidRDefault="00FC3089" w:rsidP="008A49CF">
            <w:pPr>
              <w:pStyle w:val="AGTableText"/>
              <w:rPr>
                <w:rFonts w:ascii="Times New Roman" w:hAnsi="Times New Roman" w:cs="Times New Roman"/>
                <w:b w:val="0"/>
                <w:szCs w:val="22"/>
              </w:rPr>
            </w:pPr>
            <w:r w:rsidRPr="00671A7D">
              <w:rPr>
                <w:rFonts w:ascii="Times New Roman" w:hAnsi="Times New Roman" w:cs="Times New Roman"/>
                <w:b w:val="0"/>
                <w:szCs w:val="22"/>
              </w:rPr>
              <w:t>Clinical trial of matched therapy</w:t>
            </w:r>
          </w:p>
        </w:tc>
        <w:tc>
          <w:tcPr>
            <w:tcW w:w="1057" w:type="dxa"/>
            <w:shd w:val="clear" w:color="auto" w:fill="auto"/>
          </w:tcPr>
          <w:p w14:paraId="08A88684"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068" w:type="dxa"/>
            <w:shd w:val="clear" w:color="auto" w:fill="auto"/>
          </w:tcPr>
          <w:p w14:paraId="443D272E"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068" w:type="dxa"/>
            <w:shd w:val="clear" w:color="auto" w:fill="auto"/>
          </w:tcPr>
          <w:p w14:paraId="7914F682"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775" w:type="dxa"/>
            <w:shd w:val="clear" w:color="auto" w:fill="auto"/>
          </w:tcPr>
          <w:p w14:paraId="3441E186"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678" w:type="dxa"/>
            <w:shd w:val="clear" w:color="auto" w:fill="auto"/>
          </w:tcPr>
          <w:p w14:paraId="5E7594BD"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50</w:t>
            </w:r>
          </w:p>
        </w:tc>
        <w:tc>
          <w:tcPr>
            <w:tcW w:w="1207" w:type="dxa"/>
            <w:shd w:val="clear" w:color="auto" w:fill="auto"/>
          </w:tcPr>
          <w:p w14:paraId="5FD8064D"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50</w:t>
            </w:r>
          </w:p>
        </w:tc>
      </w:tr>
      <w:tr w:rsidR="00FC3089" w:rsidRPr="00671A7D" w14:paraId="29B431AC" w14:textId="77777777" w:rsidTr="00937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7" w:type="dxa"/>
            <w:shd w:val="clear" w:color="auto" w:fill="auto"/>
          </w:tcPr>
          <w:p w14:paraId="4C793F8E" w14:textId="77777777" w:rsidR="00FC3089" w:rsidRPr="00671A7D" w:rsidRDefault="00FC3089" w:rsidP="008A49CF">
            <w:pPr>
              <w:pStyle w:val="AGTableText"/>
              <w:rPr>
                <w:rFonts w:ascii="Times New Roman" w:hAnsi="Times New Roman" w:cs="Times New Roman"/>
                <w:b w:val="0"/>
                <w:szCs w:val="22"/>
              </w:rPr>
            </w:pPr>
            <w:r w:rsidRPr="00671A7D">
              <w:rPr>
                <w:rFonts w:ascii="Times New Roman" w:hAnsi="Times New Roman" w:cs="Times New Roman"/>
                <w:b w:val="0"/>
                <w:szCs w:val="22"/>
              </w:rPr>
              <w:t>Non-matched targeted therapy</w:t>
            </w:r>
          </w:p>
        </w:tc>
        <w:tc>
          <w:tcPr>
            <w:tcW w:w="1057" w:type="dxa"/>
            <w:shd w:val="clear" w:color="auto" w:fill="auto"/>
          </w:tcPr>
          <w:p w14:paraId="6288191A"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068" w:type="dxa"/>
            <w:shd w:val="clear" w:color="auto" w:fill="auto"/>
          </w:tcPr>
          <w:p w14:paraId="1A37F794"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068" w:type="dxa"/>
            <w:shd w:val="clear" w:color="auto" w:fill="auto"/>
          </w:tcPr>
          <w:p w14:paraId="7021A947"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775" w:type="dxa"/>
            <w:shd w:val="clear" w:color="auto" w:fill="auto"/>
          </w:tcPr>
          <w:p w14:paraId="5667F1B1"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678" w:type="dxa"/>
            <w:shd w:val="clear" w:color="auto" w:fill="auto"/>
          </w:tcPr>
          <w:p w14:paraId="6CAFF887"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70</w:t>
            </w:r>
          </w:p>
        </w:tc>
        <w:tc>
          <w:tcPr>
            <w:tcW w:w="1207" w:type="dxa"/>
            <w:shd w:val="clear" w:color="auto" w:fill="auto"/>
          </w:tcPr>
          <w:p w14:paraId="35DE3C18"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30</w:t>
            </w:r>
          </w:p>
        </w:tc>
      </w:tr>
      <w:tr w:rsidR="00FC3089" w:rsidRPr="00671A7D" w14:paraId="31C94D54" w14:textId="77777777" w:rsidTr="009379F7">
        <w:tc>
          <w:tcPr>
            <w:cnfStyle w:val="001000000000" w:firstRow="0" w:lastRow="0" w:firstColumn="1" w:lastColumn="0" w:oddVBand="0" w:evenVBand="0" w:oddHBand="0" w:evenHBand="0" w:firstRowFirstColumn="0" w:firstRowLastColumn="0" w:lastRowFirstColumn="0" w:lastRowLastColumn="0"/>
            <w:tcW w:w="1507" w:type="dxa"/>
            <w:shd w:val="clear" w:color="auto" w:fill="auto"/>
          </w:tcPr>
          <w:p w14:paraId="00E25BDF" w14:textId="77777777" w:rsidR="00FC3089" w:rsidRPr="00671A7D" w:rsidRDefault="00FC3089" w:rsidP="008A49CF">
            <w:pPr>
              <w:pStyle w:val="AGTableText"/>
              <w:rPr>
                <w:rFonts w:ascii="Times New Roman" w:hAnsi="Times New Roman" w:cs="Times New Roman"/>
                <w:b w:val="0"/>
                <w:szCs w:val="22"/>
              </w:rPr>
            </w:pPr>
            <w:r w:rsidRPr="00671A7D">
              <w:rPr>
                <w:rFonts w:ascii="Times New Roman" w:hAnsi="Times New Roman" w:cs="Times New Roman"/>
                <w:b w:val="0"/>
                <w:szCs w:val="22"/>
              </w:rPr>
              <w:t>Immunotherapy</w:t>
            </w:r>
          </w:p>
        </w:tc>
        <w:tc>
          <w:tcPr>
            <w:tcW w:w="1057" w:type="dxa"/>
            <w:shd w:val="clear" w:color="auto" w:fill="auto"/>
          </w:tcPr>
          <w:p w14:paraId="06EB18F6"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068" w:type="dxa"/>
            <w:shd w:val="clear" w:color="auto" w:fill="auto"/>
          </w:tcPr>
          <w:p w14:paraId="04294986"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068" w:type="dxa"/>
            <w:shd w:val="clear" w:color="auto" w:fill="auto"/>
          </w:tcPr>
          <w:p w14:paraId="3EF6427B"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775" w:type="dxa"/>
            <w:shd w:val="clear" w:color="auto" w:fill="auto"/>
          </w:tcPr>
          <w:p w14:paraId="08612BA3"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678" w:type="dxa"/>
            <w:shd w:val="clear" w:color="auto" w:fill="auto"/>
          </w:tcPr>
          <w:p w14:paraId="12D3B7D4"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50</w:t>
            </w:r>
          </w:p>
        </w:tc>
        <w:tc>
          <w:tcPr>
            <w:tcW w:w="1207" w:type="dxa"/>
            <w:shd w:val="clear" w:color="auto" w:fill="auto"/>
          </w:tcPr>
          <w:p w14:paraId="5F3FE88D" w14:textId="77777777" w:rsidR="00FC3089" w:rsidRPr="00671A7D" w:rsidRDefault="00FC3089" w:rsidP="008A49CF">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50</w:t>
            </w:r>
          </w:p>
        </w:tc>
      </w:tr>
      <w:tr w:rsidR="00FC3089" w:rsidRPr="00671A7D" w14:paraId="587A6BCA" w14:textId="77777777" w:rsidTr="00937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7" w:type="dxa"/>
            <w:tcBorders>
              <w:bottom w:val="single" w:sz="4" w:space="0" w:color="auto"/>
            </w:tcBorders>
            <w:shd w:val="clear" w:color="auto" w:fill="auto"/>
          </w:tcPr>
          <w:p w14:paraId="12A85CC5" w14:textId="77777777" w:rsidR="00FC3089" w:rsidRPr="00671A7D" w:rsidRDefault="00FC3089" w:rsidP="008A49CF">
            <w:pPr>
              <w:pStyle w:val="AGTableText"/>
              <w:rPr>
                <w:rFonts w:ascii="Times New Roman" w:hAnsi="Times New Roman" w:cs="Times New Roman"/>
                <w:b w:val="0"/>
                <w:szCs w:val="22"/>
              </w:rPr>
            </w:pPr>
            <w:r w:rsidRPr="00671A7D">
              <w:rPr>
                <w:rFonts w:ascii="Times New Roman" w:hAnsi="Times New Roman" w:cs="Times New Roman"/>
                <w:b w:val="0"/>
                <w:szCs w:val="22"/>
              </w:rPr>
              <w:t>Chemotherapy</w:t>
            </w:r>
          </w:p>
        </w:tc>
        <w:tc>
          <w:tcPr>
            <w:tcW w:w="1057" w:type="dxa"/>
            <w:tcBorders>
              <w:bottom w:val="single" w:sz="4" w:space="0" w:color="auto"/>
            </w:tcBorders>
            <w:shd w:val="clear" w:color="auto" w:fill="auto"/>
          </w:tcPr>
          <w:p w14:paraId="5FFBAF75"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068" w:type="dxa"/>
            <w:tcBorders>
              <w:bottom w:val="single" w:sz="4" w:space="0" w:color="auto"/>
            </w:tcBorders>
            <w:shd w:val="clear" w:color="auto" w:fill="auto"/>
          </w:tcPr>
          <w:p w14:paraId="5586F6B1"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068" w:type="dxa"/>
            <w:tcBorders>
              <w:bottom w:val="single" w:sz="4" w:space="0" w:color="auto"/>
            </w:tcBorders>
            <w:shd w:val="clear" w:color="auto" w:fill="auto"/>
          </w:tcPr>
          <w:p w14:paraId="35B2C050"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0</w:t>
            </w:r>
          </w:p>
        </w:tc>
        <w:tc>
          <w:tcPr>
            <w:tcW w:w="1775" w:type="dxa"/>
            <w:tcBorders>
              <w:bottom w:val="single" w:sz="4" w:space="0" w:color="auto"/>
            </w:tcBorders>
            <w:shd w:val="clear" w:color="auto" w:fill="auto"/>
          </w:tcPr>
          <w:p w14:paraId="25889900"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30</w:t>
            </w:r>
          </w:p>
        </w:tc>
        <w:tc>
          <w:tcPr>
            <w:tcW w:w="1678" w:type="dxa"/>
            <w:tcBorders>
              <w:bottom w:val="single" w:sz="4" w:space="0" w:color="auto"/>
            </w:tcBorders>
            <w:shd w:val="clear" w:color="auto" w:fill="auto"/>
          </w:tcPr>
          <w:p w14:paraId="046269F9"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30</w:t>
            </w:r>
          </w:p>
        </w:tc>
        <w:tc>
          <w:tcPr>
            <w:tcW w:w="1207" w:type="dxa"/>
            <w:tcBorders>
              <w:bottom w:val="single" w:sz="4" w:space="0" w:color="auto"/>
            </w:tcBorders>
            <w:shd w:val="clear" w:color="auto" w:fill="auto"/>
          </w:tcPr>
          <w:p w14:paraId="4E88282F" w14:textId="77777777" w:rsidR="00FC3089" w:rsidRPr="00671A7D" w:rsidRDefault="00FC3089" w:rsidP="008A49CF">
            <w:pPr>
              <w:pStyle w:val="AGTableT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671A7D">
              <w:rPr>
                <w:rFonts w:ascii="Times New Roman" w:hAnsi="Times New Roman" w:cs="Times New Roman"/>
                <w:szCs w:val="22"/>
              </w:rPr>
              <w:t>40</w:t>
            </w:r>
          </w:p>
        </w:tc>
      </w:tr>
    </w:tbl>
    <w:p w14:paraId="367CA453" w14:textId="03F343D9" w:rsidR="00FC3089" w:rsidRPr="00671A7D" w:rsidRDefault="00FC3089">
      <w:pPr>
        <w:spacing w:after="160" w:line="259" w:lineRule="auto"/>
        <w:rPr>
          <w:b/>
          <w:bCs/>
          <w:kern w:val="32"/>
          <w:szCs w:val="32"/>
        </w:rPr>
      </w:pPr>
    </w:p>
    <w:p w14:paraId="32F8F197" w14:textId="7F55D2D1" w:rsidR="00FC3089" w:rsidRPr="00671A7D" w:rsidRDefault="00FC3089" w:rsidP="00FC3089">
      <w:pPr>
        <w:pStyle w:val="Tabletitle"/>
        <w:rPr>
          <w:b/>
          <w:iCs/>
          <w:sz w:val="18"/>
          <w:szCs w:val="18"/>
        </w:rPr>
      </w:pPr>
    </w:p>
    <w:p w14:paraId="471962D7" w14:textId="30B0376A" w:rsidR="009379F7" w:rsidRPr="00671A7D" w:rsidRDefault="00806BC4" w:rsidP="009379F7">
      <w:pPr>
        <w:pStyle w:val="Caption"/>
        <w:keepNext/>
      </w:pPr>
      <w:bookmarkStart w:id="6" w:name="_Ref519798105"/>
      <w:r w:rsidRPr="00671A7D">
        <w:t>Table S</w:t>
      </w:r>
      <w:r w:rsidR="008F193D" w:rsidRPr="00671A7D">
        <w:rPr>
          <w:noProof/>
        </w:rPr>
        <w:fldChar w:fldCharType="begin"/>
      </w:r>
      <w:r w:rsidR="008F193D" w:rsidRPr="00671A7D">
        <w:rPr>
          <w:noProof/>
        </w:rPr>
        <w:instrText xml:space="preserve"> SEQ Table_S \* ARABIC </w:instrText>
      </w:r>
      <w:r w:rsidR="008F193D" w:rsidRPr="00671A7D">
        <w:rPr>
          <w:noProof/>
        </w:rPr>
        <w:fldChar w:fldCharType="separate"/>
      </w:r>
      <w:r w:rsidR="009379F7" w:rsidRPr="00671A7D">
        <w:rPr>
          <w:noProof/>
        </w:rPr>
        <w:t>5</w:t>
      </w:r>
      <w:r w:rsidR="008F193D" w:rsidRPr="00671A7D">
        <w:rPr>
          <w:noProof/>
        </w:rPr>
        <w:fldChar w:fldCharType="end"/>
      </w:r>
      <w:bookmarkEnd w:id="6"/>
      <w:r w:rsidR="009379F7" w:rsidRPr="00671A7D">
        <w:t>. Assumptions for Treatment Duration of Index Therapy</w:t>
      </w:r>
    </w:p>
    <w:tbl>
      <w:tblPr>
        <w:tblStyle w:val="PlainTable4"/>
        <w:tblW w:w="9900" w:type="dxa"/>
        <w:tblLook w:val="04A0" w:firstRow="1" w:lastRow="0" w:firstColumn="1" w:lastColumn="0" w:noHBand="0" w:noVBand="1"/>
      </w:tblPr>
      <w:tblGrid>
        <w:gridCol w:w="2520"/>
        <w:gridCol w:w="2460"/>
        <w:gridCol w:w="2460"/>
        <w:gridCol w:w="2460"/>
      </w:tblGrid>
      <w:tr w:rsidR="00FC3089" w:rsidRPr="00671A7D" w14:paraId="348764A4" w14:textId="77777777" w:rsidTr="00FC30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single" w:sz="4" w:space="0" w:color="auto"/>
            </w:tcBorders>
            <w:vAlign w:val="bottom"/>
          </w:tcPr>
          <w:p w14:paraId="1358F1E5" w14:textId="77777777" w:rsidR="00FC3089" w:rsidRPr="00671A7D" w:rsidRDefault="00FC3089" w:rsidP="005B5419">
            <w:pPr>
              <w:pStyle w:val="AGTableHeading"/>
              <w:rPr>
                <w:rFonts w:ascii="Times New Roman" w:hAnsi="Times New Roman" w:cs="Times New Roman"/>
                <w:i w:val="0"/>
              </w:rPr>
            </w:pPr>
            <w:r w:rsidRPr="00671A7D">
              <w:rPr>
                <w:rFonts w:ascii="Times New Roman" w:hAnsi="Times New Roman" w:cs="Times New Roman"/>
                <w:i w:val="0"/>
              </w:rPr>
              <w:t>Treatment type</w:t>
            </w:r>
          </w:p>
        </w:tc>
        <w:tc>
          <w:tcPr>
            <w:tcW w:w="2460" w:type="dxa"/>
            <w:tcBorders>
              <w:top w:val="single" w:sz="4" w:space="0" w:color="auto"/>
              <w:bottom w:val="single" w:sz="4" w:space="0" w:color="auto"/>
            </w:tcBorders>
            <w:vAlign w:val="bottom"/>
          </w:tcPr>
          <w:p w14:paraId="56448EF8" w14:textId="77777777" w:rsidR="00FC3089" w:rsidRPr="00671A7D" w:rsidRDefault="00FC3089" w:rsidP="009379F7">
            <w:pPr>
              <w:pStyle w:val="AGTableHead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671A7D">
              <w:rPr>
                <w:rFonts w:ascii="Times New Roman" w:hAnsi="Times New Roman" w:cs="Times New Roman"/>
                <w:i w:val="0"/>
              </w:rPr>
              <w:t>Line 1, months</w:t>
            </w:r>
          </w:p>
        </w:tc>
        <w:tc>
          <w:tcPr>
            <w:tcW w:w="2460" w:type="dxa"/>
            <w:tcBorders>
              <w:top w:val="single" w:sz="4" w:space="0" w:color="auto"/>
              <w:bottom w:val="single" w:sz="4" w:space="0" w:color="auto"/>
            </w:tcBorders>
            <w:vAlign w:val="bottom"/>
          </w:tcPr>
          <w:p w14:paraId="1F2DA373" w14:textId="77777777" w:rsidR="00FC3089" w:rsidRPr="00671A7D" w:rsidRDefault="00FC3089" w:rsidP="009379F7">
            <w:pPr>
              <w:pStyle w:val="AGTableHead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671A7D">
              <w:rPr>
                <w:rFonts w:ascii="Times New Roman" w:hAnsi="Times New Roman" w:cs="Times New Roman"/>
                <w:i w:val="0"/>
              </w:rPr>
              <w:t>Line 2, months</w:t>
            </w:r>
          </w:p>
        </w:tc>
        <w:tc>
          <w:tcPr>
            <w:tcW w:w="2460" w:type="dxa"/>
            <w:tcBorders>
              <w:top w:val="single" w:sz="4" w:space="0" w:color="auto"/>
              <w:bottom w:val="single" w:sz="4" w:space="0" w:color="auto"/>
            </w:tcBorders>
            <w:vAlign w:val="bottom"/>
          </w:tcPr>
          <w:p w14:paraId="34E44713" w14:textId="77777777" w:rsidR="00FC3089" w:rsidRPr="00671A7D" w:rsidRDefault="00FC3089" w:rsidP="009379F7">
            <w:pPr>
              <w:pStyle w:val="AGTableHead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rPr>
            </w:pPr>
            <w:r w:rsidRPr="00671A7D">
              <w:rPr>
                <w:rFonts w:ascii="Times New Roman" w:hAnsi="Times New Roman" w:cs="Times New Roman"/>
                <w:i w:val="0"/>
              </w:rPr>
              <w:t>Line 3, months</w:t>
            </w:r>
          </w:p>
        </w:tc>
      </w:tr>
      <w:tr w:rsidR="00FC3089" w:rsidRPr="00671A7D" w14:paraId="7675583E" w14:textId="77777777" w:rsidTr="00FC3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tcBorders>
            <w:shd w:val="clear" w:color="auto" w:fill="auto"/>
          </w:tcPr>
          <w:p w14:paraId="492CBF05" w14:textId="77777777" w:rsidR="00FC3089" w:rsidRPr="00671A7D" w:rsidRDefault="00FC3089" w:rsidP="00FC3089">
            <w:pPr>
              <w:pStyle w:val="AGTableText"/>
              <w:keepNext/>
              <w:rPr>
                <w:rFonts w:ascii="Times New Roman" w:hAnsi="Times New Roman" w:cs="Times New Roman"/>
                <w:b w:val="0"/>
                <w:sz w:val="22"/>
                <w:szCs w:val="22"/>
              </w:rPr>
            </w:pPr>
            <w:r w:rsidRPr="00671A7D">
              <w:rPr>
                <w:rFonts w:ascii="Times New Roman" w:hAnsi="Times New Roman" w:cs="Times New Roman"/>
                <w:b w:val="0"/>
                <w:sz w:val="22"/>
                <w:szCs w:val="22"/>
              </w:rPr>
              <w:t>Matched</w:t>
            </w:r>
          </w:p>
        </w:tc>
        <w:tc>
          <w:tcPr>
            <w:tcW w:w="2460" w:type="dxa"/>
            <w:tcBorders>
              <w:top w:val="single" w:sz="4" w:space="0" w:color="auto"/>
            </w:tcBorders>
            <w:shd w:val="clear" w:color="auto" w:fill="auto"/>
          </w:tcPr>
          <w:p w14:paraId="54A8FBAE" w14:textId="77777777" w:rsidR="00FC3089" w:rsidRPr="00671A7D" w:rsidRDefault="00FC3089" w:rsidP="00FC3089">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2460" w:type="dxa"/>
            <w:tcBorders>
              <w:top w:val="single" w:sz="4" w:space="0" w:color="auto"/>
            </w:tcBorders>
            <w:shd w:val="clear" w:color="auto" w:fill="auto"/>
          </w:tcPr>
          <w:p w14:paraId="71CC2C62" w14:textId="77777777" w:rsidR="00FC3089" w:rsidRPr="00671A7D" w:rsidRDefault="00FC3089" w:rsidP="00FC3089">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2460" w:type="dxa"/>
            <w:tcBorders>
              <w:top w:val="single" w:sz="4" w:space="0" w:color="auto"/>
            </w:tcBorders>
            <w:shd w:val="clear" w:color="auto" w:fill="auto"/>
          </w:tcPr>
          <w:p w14:paraId="40CF9434" w14:textId="77777777" w:rsidR="00FC3089" w:rsidRPr="00671A7D" w:rsidRDefault="00FC3089" w:rsidP="00FC3089">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FC3089" w:rsidRPr="00671A7D" w14:paraId="39C85F1D" w14:textId="77777777" w:rsidTr="00FC3089">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0EC73C0F" w14:textId="77777777" w:rsidR="00FC3089" w:rsidRPr="00671A7D" w:rsidRDefault="00FC3089" w:rsidP="00FC3089">
            <w:pPr>
              <w:pStyle w:val="AGTableText"/>
              <w:keepNext/>
              <w:ind w:left="337"/>
              <w:rPr>
                <w:rFonts w:ascii="Times New Roman" w:hAnsi="Times New Roman" w:cs="Times New Roman"/>
                <w:b w:val="0"/>
                <w:sz w:val="22"/>
                <w:szCs w:val="22"/>
              </w:rPr>
            </w:pPr>
            <w:r w:rsidRPr="00671A7D">
              <w:rPr>
                <w:rFonts w:ascii="Times New Roman" w:hAnsi="Times New Roman" w:cs="Times New Roman"/>
                <w:b w:val="0"/>
                <w:sz w:val="22"/>
                <w:szCs w:val="22"/>
              </w:rPr>
              <w:t xml:space="preserve">Targeted therapy </w:t>
            </w:r>
          </w:p>
        </w:tc>
        <w:tc>
          <w:tcPr>
            <w:tcW w:w="2460" w:type="dxa"/>
            <w:shd w:val="clear" w:color="auto" w:fill="auto"/>
          </w:tcPr>
          <w:p w14:paraId="0C57D6E8" w14:textId="77777777" w:rsidR="00FC3089" w:rsidRPr="00671A7D" w:rsidRDefault="00FC3089" w:rsidP="00FC3089">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6.0</w:t>
            </w:r>
          </w:p>
        </w:tc>
        <w:tc>
          <w:tcPr>
            <w:tcW w:w="2460" w:type="dxa"/>
            <w:shd w:val="clear" w:color="auto" w:fill="auto"/>
          </w:tcPr>
          <w:p w14:paraId="20DC3263" w14:textId="77777777" w:rsidR="00FC3089" w:rsidRPr="00671A7D" w:rsidRDefault="00FC3089" w:rsidP="00FC3089">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4.0</w:t>
            </w:r>
          </w:p>
        </w:tc>
        <w:tc>
          <w:tcPr>
            <w:tcW w:w="2460" w:type="dxa"/>
            <w:shd w:val="clear" w:color="auto" w:fill="auto"/>
          </w:tcPr>
          <w:p w14:paraId="3A85CAF8" w14:textId="77777777" w:rsidR="00FC3089" w:rsidRPr="00671A7D" w:rsidRDefault="00FC3089" w:rsidP="00FC3089">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2.0</w:t>
            </w:r>
          </w:p>
        </w:tc>
      </w:tr>
      <w:tr w:rsidR="00FC3089" w:rsidRPr="00671A7D" w14:paraId="41D60EC8" w14:textId="77777777" w:rsidTr="00FC3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56F5BF43" w14:textId="77777777" w:rsidR="00FC3089" w:rsidRPr="00671A7D" w:rsidRDefault="00FC3089" w:rsidP="00FC3089">
            <w:pPr>
              <w:pStyle w:val="AGTableText"/>
              <w:keepNext/>
              <w:ind w:left="337"/>
              <w:rPr>
                <w:rFonts w:ascii="Times New Roman" w:hAnsi="Times New Roman" w:cs="Times New Roman"/>
                <w:b w:val="0"/>
                <w:sz w:val="22"/>
                <w:szCs w:val="22"/>
              </w:rPr>
            </w:pPr>
            <w:r w:rsidRPr="00671A7D">
              <w:rPr>
                <w:rFonts w:ascii="Times New Roman" w:hAnsi="Times New Roman" w:cs="Times New Roman"/>
                <w:b w:val="0"/>
                <w:sz w:val="22"/>
                <w:szCs w:val="22"/>
              </w:rPr>
              <w:t>Clinical trial</w:t>
            </w:r>
          </w:p>
        </w:tc>
        <w:tc>
          <w:tcPr>
            <w:tcW w:w="2460" w:type="dxa"/>
            <w:shd w:val="clear" w:color="auto" w:fill="auto"/>
          </w:tcPr>
          <w:p w14:paraId="2CB7647A" w14:textId="77777777" w:rsidR="00FC3089" w:rsidRPr="00671A7D" w:rsidRDefault="00FC3089" w:rsidP="00FC3089">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1.5</w:t>
            </w:r>
          </w:p>
        </w:tc>
        <w:tc>
          <w:tcPr>
            <w:tcW w:w="2460" w:type="dxa"/>
            <w:shd w:val="clear" w:color="auto" w:fill="auto"/>
          </w:tcPr>
          <w:p w14:paraId="12966ED2" w14:textId="77777777" w:rsidR="00FC3089" w:rsidRPr="00671A7D" w:rsidRDefault="00FC3089" w:rsidP="00FC3089">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3.5</w:t>
            </w:r>
          </w:p>
        </w:tc>
        <w:tc>
          <w:tcPr>
            <w:tcW w:w="2460" w:type="dxa"/>
            <w:shd w:val="clear" w:color="auto" w:fill="auto"/>
          </w:tcPr>
          <w:p w14:paraId="3026213E" w14:textId="77777777" w:rsidR="00FC3089" w:rsidRPr="00671A7D" w:rsidRDefault="00FC3089" w:rsidP="00FC3089">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2.0</w:t>
            </w:r>
          </w:p>
        </w:tc>
      </w:tr>
      <w:tr w:rsidR="00FC3089" w:rsidRPr="00671A7D" w14:paraId="383E534E" w14:textId="77777777" w:rsidTr="00FC3089">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4C01DE88" w14:textId="77777777" w:rsidR="00FC3089" w:rsidRPr="00671A7D" w:rsidRDefault="00FC3089" w:rsidP="00FC3089">
            <w:pPr>
              <w:pStyle w:val="AGTableText"/>
              <w:keepNext/>
              <w:rPr>
                <w:rFonts w:ascii="Times New Roman" w:hAnsi="Times New Roman" w:cs="Times New Roman"/>
                <w:b w:val="0"/>
                <w:sz w:val="22"/>
                <w:szCs w:val="22"/>
              </w:rPr>
            </w:pPr>
            <w:r w:rsidRPr="00671A7D">
              <w:rPr>
                <w:rFonts w:ascii="Times New Roman" w:hAnsi="Times New Roman" w:cs="Times New Roman"/>
                <w:b w:val="0"/>
                <w:sz w:val="22"/>
                <w:szCs w:val="22"/>
              </w:rPr>
              <w:t>Non-matched</w:t>
            </w:r>
          </w:p>
        </w:tc>
        <w:tc>
          <w:tcPr>
            <w:tcW w:w="2460" w:type="dxa"/>
            <w:shd w:val="clear" w:color="auto" w:fill="auto"/>
          </w:tcPr>
          <w:p w14:paraId="7EC2D301" w14:textId="77777777" w:rsidR="00FC3089" w:rsidRPr="00671A7D" w:rsidRDefault="00FC3089" w:rsidP="00FC3089">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2460" w:type="dxa"/>
            <w:shd w:val="clear" w:color="auto" w:fill="auto"/>
          </w:tcPr>
          <w:p w14:paraId="1325D822" w14:textId="77777777" w:rsidR="00FC3089" w:rsidRPr="00671A7D" w:rsidRDefault="00FC3089" w:rsidP="00FC3089">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2460" w:type="dxa"/>
            <w:shd w:val="clear" w:color="auto" w:fill="auto"/>
          </w:tcPr>
          <w:p w14:paraId="2DE1531D" w14:textId="77777777" w:rsidR="00FC3089" w:rsidRPr="00671A7D" w:rsidRDefault="00FC3089" w:rsidP="00FC3089">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FC3089" w:rsidRPr="00671A7D" w14:paraId="6F9C0775" w14:textId="77777777" w:rsidTr="00FC3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4A0EB406" w14:textId="77777777" w:rsidR="00FC3089" w:rsidRPr="00671A7D" w:rsidRDefault="00FC3089" w:rsidP="00FC3089">
            <w:pPr>
              <w:pStyle w:val="AGTableText"/>
              <w:keepNext/>
              <w:ind w:left="337"/>
              <w:rPr>
                <w:rFonts w:ascii="Times New Roman" w:hAnsi="Times New Roman" w:cs="Times New Roman"/>
                <w:b w:val="0"/>
                <w:sz w:val="22"/>
                <w:szCs w:val="22"/>
              </w:rPr>
            </w:pPr>
            <w:r w:rsidRPr="00671A7D">
              <w:rPr>
                <w:rFonts w:ascii="Times New Roman" w:hAnsi="Times New Roman" w:cs="Times New Roman"/>
                <w:b w:val="0"/>
                <w:sz w:val="22"/>
                <w:szCs w:val="22"/>
              </w:rPr>
              <w:t>Targeted therapy</w:t>
            </w:r>
          </w:p>
        </w:tc>
        <w:tc>
          <w:tcPr>
            <w:tcW w:w="2460" w:type="dxa"/>
            <w:shd w:val="clear" w:color="auto" w:fill="auto"/>
          </w:tcPr>
          <w:p w14:paraId="311D181B" w14:textId="77777777" w:rsidR="00FC3089" w:rsidRPr="00671A7D" w:rsidRDefault="00FC3089" w:rsidP="00FC3089">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7.0</w:t>
            </w:r>
          </w:p>
        </w:tc>
        <w:tc>
          <w:tcPr>
            <w:tcW w:w="2460" w:type="dxa"/>
            <w:shd w:val="clear" w:color="auto" w:fill="auto"/>
          </w:tcPr>
          <w:p w14:paraId="44329A0D" w14:textId="77777777" w:rsidR="00FC3089" w:rsidRPr="00671A7D" w:rsidRDefault="00FC3089" w:rsidP="00FC3089">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3.0</w:t>
            </w:r>
          </w:p>
        </w:tc>
        <w:tc>
          <w:tcPr>
            <w:tcW w:w="2460" w:type="dxa"/>
            <w:shd w:val="clear" w:color="auto" w:fill="auto"/>
          </w:tcPr>
          <w:p w14:paraId="644CC12F" w14:textId="77777777" w:rsidR="00FC3089" w:rsidRPr="00671A7D" w:rsidRDefault="00FC3089" w:rsidP="00FC3089">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2.0</w:t>
            </w:r>
          </w:p>
        </w:tc>
      </w:tr>
      <w:tr w:rsidR="00FC3089" w:rsidRPr="00671A7D" w14:paraId="66CCE9B6" w14:textId="77777777" w:rsidTr="00FC3089">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4FD6F61C" w14:textId="77777777" w:rsidR="00FC3089" w:rsidRPr="00671A7D" w:rsidRDefault="00FC3089" w:rsidP="00FC3089">
            <w:pPr>
              <w:pStyle w:val="AGTableText"/>
              <w:keepNext/>
              <w:ind w:left="337"/>
              <w:rPr>
                <w:rFonts w:ascii="Times New Roman" w:hAnsi="Times New Roman" w:cs="Times New Roman"/>
                <w:b w:val="0"/>
                <w:sz w:val="22"/>
                <w:szCs w:val="22"/>
              </w:rPr>
            </w:pPr>
            <w:r w:rsidRPr="00671A7D">
              <w:rPr>
                <w:rFonts w:ascii="Times New Roman" w:hAnsi="Times New Roman" w:cs="Times New Roman"/>
                <w:b w:val="0"/>
                <w:sz w:val="22"/>
                <w:szCs w:val="22"/>
              </w:rPr>
              <w:t xml:space="preserve">Immunotherapy </w:t>
            </w:r>
          </w:p>
        </w:tc>
        <w:tc>
          <w:tcPr>
            <w:tcW w:w="2460" w:type="dxa"/>
            <w:shd w:val="clear" w:color="auto" w:fill="auto"/>
          </w:tcPr>
          <w:p w14:paraId="04AC6B83" w14:textId="77777777" w:rsidR="00FC3089" w:rsidRPr="00671A7D" w:rsidRDefault="00FC3089" w:rsidP="00FC3089">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12.0</w:t>
            </w:r>
          </w:p>
        </w:tc>
        <w:tc>
          <w:tcPr>
            <w:tcW w:w="2460" w:type="dxa"/>
            <w:shd w:val="clear" w:color="auto" w:fill="auto"/>
          </w:tcPr>
          <w:p w14:paraId="65A5442C" w14:textId="77777777" w:rsidR="00FC3089" w:rsidRPr="00671A7D" w:rsidRDefault="00FC3089" w:rsidP="00FC3089">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4.0</w:t>
            </w:r>
          </w:p>
        </w:tc>
        <w:tc>
          <w:tcPr>
            <w:tcW w:w="2460" w:type="dxa"/>
            <w:shd w:val="clear" w:color="auto" w:fill="auto"/>
          </w:tcPr>
          <w:p w14:paraId="1035460C" w14:textId="77777777" w:rsidR="00FC3089" w:rsidRPr="00671A7D" w:rsidRDefault="00FC3089" w:rsidP="00FC3089">
            <w:pPr>
              <w:pStyle w:val="AGTableText"/>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3.0</w:t>
            </w:r>
          </w:p>
        </w:tc>
      </w:tr>
      <w:tr w:rsidR="00FC3089" w:rsidRPr="00671A7D" w14:paraId="7738EC44" w14:textId="77777777" w:rsidTr="00FC3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5E2EE387" w14:textId="77777777" w:rsidR="00FC3089" w:rsidRPr="00671A7D" w:rsidRDefault="00FC3089" w:rsidP="00FC3089">
            <w:pPr>
              <w:pStyle w:val="AGTableText"/>
              <w:keepNext/>
              <w:ind w:left="337"/>
              <w:rPr>
                <w:rFonts w:ascii="Times New Roman" w:hAnsi="Times New Roman" w:cs="Times New Roman"/>
                <w:b w:val="0"/>
                <w:sz w:val="22"/>
                <w:szCs w:val="22"/>
              </w:rPr>
            </w:pPr>
            <w:r w:rsidRPr="00671A7D">
              <w:rPr>
                <w:rFonts w:ascii="Times New Roman" w:hAnsi="Times New Roman" w:cs="Times New Roman"/>
                <w:b w:val="0"/>
                <w:sz w:val="22"/>
                <w:szCs w:val="22"/>
              </w:rPr>
              <w:t>Chemotherapy</w:t>
            </w:r>
          </w:p>
        </w:tc>
        <w:tc>
          <w:tcPr>
            <w:tcW w:w="2460" w:type="dxa"/>
            <w:shd w:val="clear" w:color="auto" w:fill="auto"/>
          </w:tcPr>
          <w:p w14:paraId="47DB87E9" w14:textId="77777777" w:rsidR="00FC3089" w:rsidRPr="00671A7D" w:rsidRDefault="00FC3089" w:rsidP="00FC3089">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7.0</w:t>
            </w:r>
          </w:p>
        </w:tc>
        <w:tc>
          <w:tcPr>
            <w:tcW w:w="2460" w:type="dxa"/>
            <w:shd w:val="clear" w:color="auto" w:fill="auto"/>
          </w:tcPr>
          <w:p w14:paraId="4BF9D5A1" w14:textId="77777777" w:rsidR="00FC3089" w:rsidRPr="00671A7D" w:rsidRDefault="00FC3089" w:rsidP="00FC3089">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3.0</w:t>
            </w:r>
          </w:p>
        </w:tc>
        <w:tc>
          <w:tcPr>
            <w:tcW w:w="2460" w:type="dxa"/>
            <w:shd w:val="clear" w:color="auto" w:fill="auto"/>
          </w:tcPr>
          <w:p w14:paraId="4A854F1D" w14:textId="77777777" w:rsidR="00FC3089" w:rsidRPr="00671A7D" w:rsidRDefault="00FC3089" w:rsidP="00FC3089">
            <w:pPr>
              <w:pStyle w:val="AGTableText"/>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2.0</w:t>
            </w:r>
          </w:p>
        </w:tc>
      </w:tr>
      <w:tr w:rsidR="00FC3089" w:rsidRPr="00671A7D" w14:paraId="58137AAD" w14:textId="77777777" w:rsidTr="00FC3089">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auto"/>
            </w:tcBorders>
            <w:shd w:val="clear" w:color="auto" w:fill="auto"/>
          </w:tcPr>
          <w:p w14:paraId="5DCCD9A6" w14:textId="77777777" w:rsidR="00FC3089" w:rsidRPr="00671A7D" w:rsidRDefault="00FC3089" w:rsidP="00FC3089">
            <w:pPr>
              <w:pStyle w:val="AGTableText"/>
              <w:ind w:left="337"/>
              <w:rPr>
                <w:rFonts w:ascii="Times New Roman" w:hAnsi="Times New Roman" w:cs="Times New Roman"/>
                <w:b w:val="0"/>
                <w:sz w:val="22"/>
                <w:szCs w:val="22"/>
              </w:rPr>
            </w:pPr>
            <w:r w:rsidRPr="00671A7D">
              <w:rPr>
                <w:rFonts w:ascii="Times New Roman" w:hAnsi="Times New Roman" w:cs="Times New Roman"/>
                <w:b w:val="0"/>
                <w:sz w:val="22"/>
                <w:szCs w:val="22"/>
              </w:rPr>
              <w:t>Clinical trial</w:t>
            </w:r>
          </w:p>
        </w:tc>
        <w:tc>
          <w:tcPr>
            <w:tcW w:w="2460" w:type="dxa"/>
            <w:tcBorders>
              <w:bottom w:val="single" w:sz="4" w:space="0" w:color="auto"/>
            </w:tcBorders>
            <w:shd w:val="clear" w:color="auto" w:fill="auto"/>
          </w:tcPr>
          <w:p w14:paraId="16C69358" w14:textId="77777777" w:rsidR="00FC3089" w:rsidRPr="00671A7D" w:rsidRDefault="00FC3089" w:rsidP="00FC3089">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7.0</w:t>
            </w:r>
          </w:p>
        </w:tc>
        <w:tc>
          <w:tcPr>
            <w:tcW w:w="2460" w:type="dxa"/>
            <w:tcBorders>
              <w:bottom w:val="single" w:sz="4" w:space="0" w:color="auto"/>
            </w:tcBorders>
            <w:shd w:val="clear" w:color="auto" w:fill="auto"/>
          </w:tcPr>
          <w:p w14:paraId="5B0F48DF" w14:textId="77777777" w:rsidR="00FC3089" w:rsidRPr="00671A7D" w:rsidRDefault="00FC3089" w:rsidP="00FC3089">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3.0</w:t>
            </w:r>
          </w:p>
        </w:tc>
        <w:tc>
          <w:tcPr>
            <w:tcW w:w="2460" w:type="dxa"/>
            <w:tcBorders>
              <w:bottom w:val="single" w:sz="4" w:space="0" w:color="auto"/>
            </w:tcBorders>
            <w:shd w:val="clear" w:color="auto" w:fill="auto"/>
          </w:tcPr>
          <w:p w14:paraId="746B6BCD" w14:textId="77777777" w:rsidR="00FC3089" w:rsidRPr="00671A7D" w:rsidRDefault="00FC3089" w:rsidP="00FC3089">
            <w:pPr>
              <w:pStyle w:val="AGTableT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671A7D">
              <w:rPr>
                <w:rFonts w:ascii="Times New Roman" w:hAnsi="Times New Roman" w:cs="Times New Roman"/>
                <w:sz w:val="22"/>
                <w:szCs w:val="22"/>
              </w:rPr>
              <w:t>2.0</w:t>
            </w:r>
          </w:p>
        </w:tc>
      </w:tr>
    </w:tbl>
    <w:p w14:paraId="6991FFBC" w14:textId="77777777" w:rsidR="00FC3089" w:rsidRPr="00671A7D" w:rsidRDefault="00FC3089">
      <w:pPr>
        <w:spacing w:after="160" w:line="259" w:lineRule="auto"/>
        <w:rPr>
          <w:b/>
          <w:bCs/>
          <w:i/>
          <w:iCs/>
          <w:szCs w:val="28"/>
        </w:rPr>
      </w:pPr>
      <w:r w:rsidRPr="00671A7D">
        <w:br w:type="page"/>
      </w:r>
    </w:p>
    <w:p w14:paraId="50516379" w14:textId="3225A75A" w:rsidR="00AD63E3" w:rsidRPr="00671A7D" w:rsidRDefault="00AD63E3" w:rsidP="00FC3089">
      <w:pPr>
        <w:pStyle w:val="Heading1"/>
        <w:rPr>
          <w:rFonts w:cs="Times New Roman"/>
        </w:rPr>
      </w:pPr>
      <w:r w:rsidRPr="00671A7D">
        <w:rPr>
          <w:rFonts w:cs="Times New Roman"/>
        </w:rPr>
        <w:lastRenderedPageBreak/>
        <w:t>References</w:t>
      </w:r>
    </w:p>
    <w:p w14:paraId="7ECE1E4D" w14:textId="2B48051A" w:rsidR="00892586" w:rsidRPr="00671A7D" w:rsidRDefault="001865C8" w:rsidP="00A906D0">
      <w:pPr>
        <w:pStyle w:val="EndNoteBibliography"/>
        <w:spacing w:line="480" w:lineRule="auto"/>
        <w:ind w:left="720" w:hanging="720"/>
      </w:pPr>
      <w:r w:rsidRPr="00671A7D">
        <w:fldChar w:fldCharType="begin"/>
      </w:r>
      <w:r w:rsidRPr="00671A7D">
        <w:instrText xml:space="preserve"> ADDIN EN.REFLIST </w:instrText>
      </w:r>
      <w:r w:rsidRPr="00671A7D">
        <w:fldChar w:fldCharType="separate"/>
      </w:r>
      <w:r w:rsidR="00892586" w:rsidRPr="00671A7D">
        <w:t>1.</w:t>
      </w:r>
      <w:r w:rsidR="00892586" w:rsidRPr="00671A7D">
        <w:tab/>
        <w:t xml:space="preserve">National Cancer Institute. Cancer stat facts: Lung and bronchus cancer 2017 [cited 2017 April 20]. Available from: </w:t>
      </w:r>
      <w:hyperlink r:id="rId8" w:history="1">
        <w:r w:rsidR="00892586" w:rsidRPr="00671A7D">
          <w:rPr>
            <w:rStyle w:val="Hyperlink"/>
          </w:rPr>
          <w:t>https://seer.cancer.gov/statfacts/html/lungb.html</w:t>
        </w:r>
      </w:hyperlink>
    </w:p>
    <w:p w14:paraId="4A5555AB" w14:textId="77777777" w:rsidR="00892586" w:rsidRPr="00671A7D" w:rsidRDefault="00892586" w:rsidP="00A906D0">
      <w:pPr>
        <w:pStyle w:val="EndNoteBibliography"/>
        <w:spacing w:line="480" w:lineRule="auto"/>
        <w:ind w:left="720" w:hanging="720"/>
      </w:pPr>
      <w:r w:rsidRPr="00671A7D">
        <w:t>2.</w:t>
      </w:r>
      <w:r w:rsidRPr="00671A7D">
        <w:tab/>
        <w:t>Drilon A, Wang L, Arcila ME, et al. Broad, hybrid capture-based next-generation sequencing identifies actionable genomic alterations in lung adenocarcinomas otherwise negative for such alterations by other genomic testing approaches. Clin Cancer Res 2015;21:3631-9</w:t>
      </w:r>
    </w:p>
    <w:p w14:paraId="7755573B" w14:textId="77777777" w:rsidR="00892586" w:rsidRPr="00671A7D" w:rsidRDefault="00892586" w:rsidP="00A906D0">
      <w:pPr>
        <w:pStyle w:val="EndNoteBibliography"/>
        <w:spacing w:line="480" w:lineRule="auto"/>
        <w:ind w:left="720" w:hanging="720"/>
      </w:pPr>
      <w:r w:rsidRPr="00671A7D">
        <w:t>3.</w:t>
      </w:r>
      <w:r w:rsidRPr="00671A7D">
        <w:tab/>
        <w:t>Presley CJ, Soulos PR, Chiang AC, et al. Disparities in next generation sequencing in a population-based community cohort of patients with advanced non-small cell lung cancer. American Society of Clinical Oncology; 2017.</w:t>
      </w:r>
    </w:p>
    <w:p w14:paraId="6DEF68A8" w14:textId="77777777" w:rsidR="00892586" w:rsidRPr="00671A7D" w:rsidRDefault="00892586" w:rsidP="00A906D0">
      <w:pPr>
        <w:pStyle w:val="EndNoteBibliography"/>
        <w:spacing w:line="480" w:lineRule="auto"/>
        <w:ind w:left="720" w:hanging="720"/>
      </w:pPr>
      <w:r w:rsidRPr="00671A7D">
        <w:t>4.</w:t>
      </w:r>
      <w:r w:rsidRPr="00671A7D">
        <w:tab/>
        <w:t>Suh JH, Johnson A, Albacker L, et al. Comprehensive genomic profiling facilitates implementation of the National Comprehensive Cancer Network Guidelines for lung cancer biomarker testing and identifies patients who may benefit from enrollment in mechanism-driven clinical trials. Oncologist 2016;21:684-91</w:t>
      </w:r>
    </w:p>
    <w:p w14:paraId="5E715E80" w14:textId="77777777" w:rsidR="00892586" w:rsidRPr="00671A7D" w:rsidRDefault="00892586" w:rsidP="00A906D0">
      <w:pPr>
        <w:pStyle w:val="EndNoteBibliography"/>
        <w:spacing w:line="480" w:lineRule="auto"/>
        <w:ind w:left="720" w:hanging="720"/>
      </w:pPr>
      <w:r w:rsidRPr="00671A7D">
        <w:t>5.</w:t>
      </w:r>
      <w:r w:rsidRPr="00671A7D">
        <w:tab/>
        <w:t>Heist RS, Sequist LV, Engelman JA. Genetic changes in squamous cell lung cancer: a review. J Thorac Oncol 2012;7:924-33</w:t>
      </w:r>
    </w:p>
    <w:p w14:paraId="541E2572" w14:textId="77777777" w:rsidR="00892586" w:rsidRPr="00671A7D" w:rsidRDefault="00892586" w:rsidP="00A906D0">
      <w:pPr>
        <w:pStyle w:val="EndNoteBibliography"/>
        <w:spacing w:line="480" w:lineRule="auto"/>
        <w:ind w:left="720" w:hanging="720"/>
      </w:pPr>
      <w:r w:rsidRPr="00671A7D">
        <w:t>6.</w:t>
      </w:r>
      <w:r w:rsidRPr="00671A7D">
        <w:tab/>
        <w:t>Barlesi F, Mazieres J, Merlio JP, et al. Routine molecular profiling of patients with advanced non-small-cell lung cancer: results of a 1-year nationwide programme of the French Cooperative Thoracic Intergroup (IFCT). Lancet 2016;387:1415-26</w:t>
      </w:r>
    </w:p>
    <w:p w14:paraId="4E4CD0B5" w14:textId="77777777" w:rsidR="00892586" w:rsidRPr="00671A7D" w:rsidRDefault="00892586" w:rsidP="00A906D0">
      <w:pPr>
        <w:pStyle w:val="EndNoteBibliography"/>
        <w:spacing w:line="480" w:lineRule="auto"/>
        <w:ind w:left="720" w:hanging="720"/>
      </w:pPr>
      <w:r w:rsidRPr="00671A7D">
        <w:t>7.</w:t>
      </w:r>
      <w:r w:rsidRPr="00671A7D">
        <w:tab/>
        <w:t>Bergethon K, Shaw AT, Ou SH, et al. ROS1 rearrangements define a unique molecular class of lung cancers. J Clin Oncol 2012;30:863-70</w:t>
      </w:r>
    </w:p>
    <w:p w14:paraId="4FD2C9C8" w14:textId="77777777" w:rsidR="00892586" w:rsidRPr="00671A7D" w:rsidRDefault="00892586" w:rsidP="00A906D0">
      <w:pPr>
        <w:pStyle w:val="EndNoteBibliography"/>
        <w:spacing w:line="480" w:lineRule="auto"/>
        <w:ind w:left="720" w:hanging="720"/>
      </w:pPr>
      <w:r w:rsidRPr="00671A7D">
        <w:t>8.</w:t>
      </w:r>
      <w:r w:rsidRPr="00671A7D">
        <w:tab/>
        <w:t>Gainor JF, Shaw AT. Novel targets in non-small cell lung cancer: ROS1 and RET fusions. Oncologist 2013;18:865-75</w:t>
      </w:r>
    </w:p>
    <w:p w14:paraId="152F66CA" w14:textId="77777777" w:rsidR="00892586" w:rsidRPr="00671A7D" w:rsidRDefault="00892586" w:rsidP="00A906D0">
      <w:pPr>
        <w:pStyle w:val="EndNoteBibliography"/>
        <w:spacing w:line="480" w:lineRule="auto"/>
        <w:ind w:left="720" w:hanging="720"/>
      </w:pPr>
      <w:r w:rsidRPr="00671A7D">
        <w:lastRenderedPageBreak/>
        <w:t>9.</w:t>
      </w:r>
      <w:r w:rsidRPr="00671A7D">
        <w:tab/>
        <w:t>Kris MG, Johnson BE, Berry LD, et al. Using multiplexed assays of oncogenic drivers in lung cancers to select targeted drugs. JAMA 2014;311:1998-2006</w:t>
      </w:r>
    </w:p>
    <w:p w14:paraId="7B5B15C2" w14:textId="6493CD14" w:rsidR="004377E8" w:rsidRPr="00671A7D" w:rsidRDefault="001865C8" w:rsidP="00A906D0">
      <w:r w:rsidRPr="00671A7D">
        <w:fldChar w:fldCharType="end"/>
      </w:r>
    </w:p>
    <w:sectPr w:rsidR="004377E8" w:rsidRPr="00671A7D" w:rsidSect="00FC3089">
      <w:headerReference w:type="even" r:id="rId9"/>
      <w:headerReference w:type="default" r:id="rId10"/>
      <w:footerReference w:type="even" r:id="rId11"/>
      <w:footerReference w:type="default" r:id="rId12"/>
      <w:headerReference w:type="first" r:id="rId13"/>
      <w:footerReference w:type="first" r:id="rId14"/>
      <w:pgSz w:w="12240" w:h="15840" w:code="1"/>
      <w:pgMar w:top="1440" w:right="1440" w:bottom="1440" w:left="1440" w:header="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D570F4" w14:textId="77777777" w:rsidR="00C17127" w:rsidRDefault="00C17127">
      <w:pPr>
        <w:spacing w:line="240" w:lineRule="auto"/>
      </w:pPr>
      <w:r>
        <w:separator/>
      </w:r>
    </w:p>
  </w:endnote>
  <w:endnote w:type="continuationSeparator" w:id="0">
    <w:p w14:paraId="4C4DB24C" w14:textId="77777777" w:rsidR="00C17127" w:rsidRDefault="00C171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altName w:val="Book Antiqua"/>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245CF" w14:textId="77777777" w:rsidR="007C50ED" w:rsidRDefault="007C50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4695111"/>
      <w:docPartObj>
        <w:docPartGallery w:val="Page Numbers (Bottom of Page)"/>
        <w:docPartUnique/>
      </w:docPartObj>
    </w:sdtPr>
    <w:sdtEndPr>
      <w:rPr>
        <w:noProof/>
      </w:rPr>
    </w:sdtEndPr>
    <w:sdtContent>
      <w:p w14:paraId="5F774C1E" w14:textId="6F540DAA" w:rsidR="00C17127" w:rsidRDefault="00C17127">
        <w:pPr>
          <w:pStyle w:val="Footer"/>
          <w:jc w:val="right"/>
        </w:pPr>
        <w:r>
          <w:fldChar w:fldCharType="begin"/>
        </w:r>
        <w:r>
          <w:instrText xml:space="preserve"> PAGE   \* MERGEFORMAT </w:instrText>
        </w:r>
        <w:r>
          <w:fldChar w:fldCharType="separate"/>
        </w:r>
        <w:r w:rsidR="00FF2B0B">
          <w:rPr>
            <w:noProof/>
          </w:rPr>
          <w:t>1</w:t>
        </w:r>
        <w:r>
          <w:rPr>
            <w:noProof/>
          </w:rPr>
          <w:fldChar w:fldCharType="end"/>
        </w:r>
      </w:p>
    </w:sdtContent>
  </w:sdt>
  <w:p w14:paraId="19618F31" w14:textId="2C3DF1F0" w:rsidR="00C17127" w:rsidRDefault="00C17127">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8C5D46" w14:textId="77777777" w:rsidR="007C50ED" w:rsidRDefault="007C50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31B89C" w14:textId="77777777" w:rsidR="00C17127" w:rsidRDefault="00C17127">
      <w:pPr>
        <w:spacing w:line="240" w:lineRule="auto"/>
      </w:pPr>
      <w:r>
        <w:separator/>
      </w:r>
    </w:p>
  </w:footnote>
  <w:footnote w:type="continuationSeparator" w:id="0">
    <w:p w14:paraId="29EF66F6" w14:textId="77777777" w:rsidR="00C17127" w:rsidRDefault="00C1712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99E56F" w14:textId="77777777" w:rsidR="007C50ED" w:rsidRDefault="007C50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1927C3" w14:textId="77777777" w:rsidR="007C50ED" w:rsidRDefault="007C50E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156A7D" w14:textId="77777777" w:rsidR="007C50ED" w:rsidRDefault="007C50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FF419E"/>
    <w:multiLevelType w:val="hybridMultilevel"/>
    <w:tmpl w:val="3FE48940"/>
    <w:lvl w:ilvl="0" w:tplc="FDDC8554">
      <w:start w:val="1"/>
      <w:numFmt w:val="decimal"/>
      <w:lvlText w:val="%1."/>
      <w:lvlJc w:val="left"/>
      <w:pPr>
        <w:ind w:left="450" w:hanging="405"/>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EDC2471"/>
    <w:multiLevelType w:val="hybridMultilevel"/>
    <w:tmpl w:val="5344D938"/>
    <w:lvl w:ilvl="0" w:tplc="04090001">
      <w:start w:val="4"/>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1D237B9"/>
    <w:multiLevelType w:val="hybridMultilevel"/>
    <w:tmpl w:val="03CAD3AC"/>
    <w:lvl w:ilvl="0" w:tplc="258CDA4C">
      <w:start w:val="1"/>
      <w:numFmt w:val="decimal"/>
      <w:lvlText w:val="%1."/>
      <w:lvlJc w:val="left"/>
      <w:pPr>
        <w:tabs>
          <w:tab w:val="num" w:pos="720"/>
        </w:tabs>
        <w:ind w:left="720" w:hanging="360"/>
      </w:pPr>
    </w:lvl>
    <w:lvl w:ilvl="1" w:tplc="0F18472C" w:tentative="1">
      <w:start w:val="1"/>
      <w:numFmt w:val="decimal"/>
      <w:lvlText w:val="%2."/>
      <w:lvlJc w:val="left"/>
      <w:pPr>
        <w:tabs>
          <w:tab w:val="num" w:pos="1440"/>
        </w:tabs>
        <w:ind w:left="1440" w:hanging="360"/>
      </w:pPr>
    </w:lvl>
    <w:lvl w:ilvl="2" w:tplc="E856C304" w:tentative="1">
      <w:start w:val="1"/>
      <w:numFmt w:val="decimal"/>
      <w:lvlText w:val="%3."/>
      <w:lvlJc w:val="left"/>
      <w:pPr>
        <w:tabs>
          <w:tab w:val="num" w:pos="2160"/>
        </w:tabs>
        <w:ind w:left="2160" w:hanging="360"/>
      </w:pPr>
    </w:lvl>
    <w:lvl w:ilvl="3" w:tplc="09D6B226" w:tentative="1">
      <w:start w:val="1"/>
      <w:numFmt w:val="decimal"/>
      <w:lvlText w:val="%4."/>
      <w:lvlJc w:val="left"/>
      <w:pPr>
        <w:tabs>
          <w:tab w:val="num" w:pos="2880"/>
        </w:tabs>
        <w:ind w:left="2880" w:hanging="360"/>
      </w:pPr>
    </w:lvl>
    <w:lvl w:ilvl="4" w:tplc="D1344900" w:tentative="1">
      <w:start w:val="1"/>
      <w:numFmt w:val="decimal"/>
      <w:lvlText w:val="%5."/>
      <w:lvlJc w:val="left"/>
      <w:pPr>
        <w:tabs>
          <w:tab w:val="num" w:pos="3600"/>
        </w:tabs>
        <w:ind w:left="3600" w:hanging="360"/>
      </w:pPr>
    </w:lvl>
    <w:lvl w:ilvl="5" w:tplc="D23A9898" w:tentative="1">
      <w:start w:val="1"/>
      <w:numFmt w:val="decimal"/>
      <w:lvlText w:val="%6."/>
      <w:lvlJc w:val="left"/>
      <w:pPr>
        <w:tabs>
          <w:tab w:val="num" w:pos="4320"/>
        </w:tabs>
        <w:ind w:left="4320" w:hanging="360"/>
      </w:pPr>
    </w:lvl>
    <w:lvl w:ilvl="6" w:tplc="75C68E22" w:tentative="1">
      <w:start w:val="1"/>
      <w:numFmt w:val="decimal"/>
      <w:lvlText w:val="%7."/>
      <w:lvlJc w:val="left"/>
      <w:pPr>
        <w:tabs>
          <w:tab w:val="num" w:pos="5040"/>
        </w:tabs>
        <w:ind w:left="5040" w:hanging="360"/>
      </w:pPr>
    </w:lvl>
    <w:lvl w:ilvl="7" w:tplc="524C9976" w:tentative="1">
      <w:start w:val="1"/>
      <w:numFmt w:val="decimal"/>
      <w:lvlText w:val="%8."/>
      <w:lvlJc w:val="left"/>
      <w:pPr>
        <w:tabs>
          <w:tab w:val="num" w:pos="5760"/>
        </w:tabs>
        <w:ind w:left="5760" w:hanging="360"/>
      </w:pPr>
    </w:lvl>
    <w:lvl w:ilvl="8" w:tplc="BFBE5110" w:tentative="1">
      <w:start w:val="1"/>
      <w:numFmt w:val="decimal"/>
      <w:lvlText w:val="%9."/>
      <w:lvlJc w:val="left"/>
      <w:pPr>
        <w:tabs>
          <w:tab w:val="num" w:pos="6480"/>
        </w:tabs>
        <w:ind w:left="6480" w:hanging="360"/>
      </w:pPr>
    </w:lvl>
  </w:abstractNum>
  <w:abstractNum w:abstractNumId="18" w15:restartNumberingAfterBreak="0">
    <w:nsid w:val="23FF198A"/>
    <w:multiLevelType w:val="hybridMultilevel"/>
    <w:tmpl w:val="859661A2"/>
    <w:lvl w:ilvl="0" w:tplc="0AF6C8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4533571"/>
    <w:multiLevelType w:val="hybridMultilevel"/>
    <w:tmpl w:val="64AE0508"/>
    <w:lvl w:ilvl="0" w:tplc="1102C1E8">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2CD77233"/>
    <w:multiLevelType w:val="hybridMultilevel"/>
    <w:tmpl w:val="3BDA98D8"/>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79507C9"/>
    <w:multiLevelType w:val="hybridMultilevel"/>
    <w:tmpl w:val="5810D1BE"/>
    <w:lvl w:ilvl="0" w:tplc="E1C4B0FA">
      <w:start w:val="1"/>
      <w:numFmt w:val="bullet"/>
      <w:pStyle w:val="AGBullet"/>
      <w:lvlText w:val=""/>
      <w:lvlJc w:val="left"/>
      <w:pPr>
        <w:ind w:left="720" w:hanging="360"/>
      </w:pPr>
      <w:rPr>
        <w:rFonts w:ascii="Wingdings" w:hAnsi="Wingdings" w:hint="default"/>
        <w:color w:val="44546A" w:themeColor="text2"/>
      </w:rPr>
    </w:lvl>
    <w:lvl w:ilvl="1" w:tplc="09125E5C">
      <w:start w:val="1"/>
      <w:numFmt w:val="bullet"/>
      <w:pStyle w:val="AGDash"/>
      <w:lvlText w:val="-"/>
      <w:lvlJc w:val="left"/>
      <w:pPr>
        <w:ind w:left="1440" w:hanging="360"/>
      </w:pPr>
      <w:rPr>
        <w:rFonts w:ascii="Courier New" w:hAnsi="Courier New" w:hint="default"/>
        <w:color w:val="44546A" w:themeColor="text2"/>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45093C1A"/>
    <w:multiLevelType w:val="hybridMultilevel"/>
    <w:tmpl w:val="DCC4E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CD702B"/>
    <w:multiLevelType w:val="hybridMultilevel"/>
    <w:tmpl w:val="3F66954C"/>
    <w:lvl w:ilvl="0" w:tplc="04090001">
      <w:start w:val="2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8659BE"/>
    <w:multiLevelType w:val="hybridMultilevel"/>
    <w:tmpl w:val="EDE88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9794470"/>
    <w:multiLevelType w:val="hybridMultilevel"/>
    <w:tmpl w:val="3E9C6F9C"/>
    <w:lvl w:ilvl="0" w:tplc="1E420FB8">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E761A63"/>
    <w:multiLevelType w:val="hybridMultilevel"/>
    <w:tmpl w:val="D06076F8"/>
    <w:lvl w:ilvl="0" w:tplc="7FB6E53A">
      <w:start w:val="3"/>
      <w:numFmt w:val="decimal"/>
      <w:lvlText w:val="%1."/>
      <w:lvlJc w:val="left"/>
      <w:pPr>
        <w:tabs>
          <w:tab w:val="num" w:pos="720"/>
        </w:tabs>
        <w:ind w:left="720" w:hanging="360"/>
      </w:pPr>
      <w:rPr>
        <w:rFonts w:ascii="Arial" w:hAnsi="Arial" w:hint="default"/>
        <w:sz w:val="24"/>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19721F"/>
    <w:multiLevelType w:val="hybridMultilevel"/>
    <w:tmpl w:val="702E1C26"/>
    <w:lvl w:ilvl="0" w:tplc="47C60F3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2A90671"/>
    <w:multiLevelType w:val="hybridMultilevel"/>
    <w:tmpl w:val="A78AFA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797FCB"/>
    <w:multiLevelType w:val="hybridMultilevel"/>
    <w:tmpl w:val="5E4ABCBE"/>
    <w:lvl w:ilvl="0" w:tplc="04090001">
      <w:start w:val="2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797B89"/>
    <w:multiLevelType w:val="hybridMultilevel"/>
    <w:tmpl w:val="2C3C7DB0"/>
    <w:lvl w:ilvl="0" w:tplc="497223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894D73"/>
    <w:multiLevelType w:val="hybridMultilevel"/>
    <w:tmpl w:val="72BAB0CC"/>
    <w:lvl w:ilvl="0" w:tplc="CC5C663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F623631"/>
    <w:multiLevelType w:val="hybridMultilevel"/>
    <w:tmpl w:val="308A93C8"/>
    <w:lvl w:ilvl="0" w:tplc="CA8E3A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33"/>
  </w:num>
  <w:num w:numId="3">
    <w:abstractNumId w:val="41"/>
  </w:num>
  <w:num w:numId="4">
    <w:abstractNumId w:val="22"/>
  </w:num>
  <w:num w:numId="5">
    <w:abstractNumId w:val="28"/>
  </w:num>
  <w:num w:numId="6">
    <w:abstractNumId w:val="11"/>
  </w:num>
  <w:num w:numId="7">
    <w:abstractNumId w:val="30"/>
  </w:num>
  <w:num w:numId="8">
    <w:abstractNumId w:val="10"/>
  </w:num>
  <w:num w:numId="9">
    <w:abstractNumId w:val="8"/>
  </w:num>
  <w:num w:numId="10">
    <w:abstractNumId w:val="7"/>
  </w:num>
  <w:num w:numId="11">
    <w:abstractNumId w:val="6"/>
  </w:num>
  <w:num w:numId="12">
    <w:abstractNumId w:val="5"/>
  </w:num>
  <w:num w:numId="13">
    <w:abstractNumId w:val="9"/>
  </w:num>
  <w:num w:numId="14">
    <w:abstractNumId w:val="4"/>
  </w:num>
  <w:num w:numId="15">
    <w:abstractNumId w:val="3"/>
  </w:num>
  <w:num w:numId="16">
    <w:abstractNumId w:val="2"/>
  </w:num>
  <w:num w:numId="17">
    <w:abstractNumId w:val="1"/>
  </w:num>
  <w:num w:numId="18">
    <w:abstractNumId w:val="26"/>
  </w:num>
  <w:num w:numId="19">
    <w:abstractNumId w:val="35"/>
  </w:num>
  <w:num w:numId="20">
    <w:abstractNumId w:val="39"/>
  </w:num>
  <w:num w:numId="21">
    <w:abstractNumId w:val="18"/>
  </w:num>
  <w:num w:numId="22">
    <w:abstractNumId w:val="18"/>
    <w:lvlOverride w:ilvl="0">
      <w:startOverride w:val="1"/>
    </w:lvlOverride>
  </w:num>
  <w:num w:numId="23">
    <w:abstractNumId w:val="37"/>
  </w:num>
  <w:num w:numId="24">
    <w:abstractNumId w:val="19"/>
  </w:num>
  <w:num w:numId="25">
    <w:abstractNumId w:val="40"/>
  </w:num>
  <w:num w:numId="26">
    <w:abstractNumId w:val="17"/>
  </w:num>
  <w:num w:numId="27">
    <w:abstractNumId w:val="14"/>
  </w:num>
  <w:num w:numId="28">
    <w:abstractNumId w:val="20"/>
  </w:num>
  <w:num w:numId="29">
    <w:abstractNumId w:val="29"/>
  </w:num>
  <w:num w:numId="30">
    <w:abstractNumId w:val="24"/>
  </w:num>
  <w:num w:numId="31">
    <w:abstractNumId w:val="31"/>
  </w:num>
  <w:num w:numId="32">
    <w:abstractNumId w:val="16"/>
  </w:num>
  <w:num w:numId="33">
    <w:abstractNumId w:val="23"/>
  </w:num>
  <w:num w:numId="34">
    <w:abstractNumId w:val="12"/>
  </w:num>
  <w:num w:numId="35">
    <w:abstractNumId w:val="0"/>
  </w:num>
  <w:num w:numId="36">
    <w:abstractNumId w:val="13"/>
  </w:num>
  <w:num w:numId="37">
    <w:abstractNumId w:val="25"/>
  </w:num>
  <w:num w:numId="38">
    <w:abstractNumId w:val="32"/>
  </w:num>
  <w:num w:numId="39">
    <w:abstractNumId w:val="34"/>
  </w:num>
  <w:num w:numId="40">
    <w:abstractNumId w:val="15"/>
  </w:num>
  <w:num w:numId="41">
    <w:abstractNumId w:val="36"/>
  </w:num>
  <w:num w:numId="42">
    <w:abstractNumId w:val="38"/>
  </w:num>
  <w:num w:numId="4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_re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vz0zr1pp20xetx9kxps2r0pdrea25d09z&quot;&gt;FMI Citations&lt;record-ids&gt;&lt;item&gt;12&lt;/item&gt;&lt;item&gt;39&lt;/item&gt;&lt;item&gt;40&lt;/item&gt;&lt;item&gt;41&lt;/item&gt;&lt;item&gt;42&lt;/item&gt;&lt;item&gt;67&lt;/item&gt;&lt;item&gt;74&lt;/item&gt;&lt;item&gt;75&lt;/item&gt;&lt;item&gt;76&lt;/item&gt;&lt;/record-ids&gt;&lt;/item&gt;&lt;/Libraries&gt;"/>
  </w:docVars>
  <w:rsids>
    <w:rsidRoot w:val="00AD63E3"/>
    <w:rsid w:val="000009B5"/>
    <w:rsid w:val="00021F42"/>
    <w:rsid w:val="0007447A"/>
    <w:rsid w:val="000A03B0"/>
    <w:rsid w:val="000E56B3"/>
    <w:rsid w:val="001865C8"/>
    <w:rsid w:val="001C0A72"/>
    <w:rsid w:val="00277072"/>
    <w:rsid w:val="00287786"/>
    <w:rsid w:val="00325828"/>
    <w:rsid w:val="00340C00"/>
    <w:rsid w:val="003546C5"/>
    <w:rsid w:val="00364E2F"/>
    <w:rsid w:val="003A454F"/>
    <w:rsid w:val="003B22F3"/>
    <w:rsid w:val="003C739B"/>
    <w:rsid w:val="003D3672"/>
    <w:rsid w:val="003F43D0"/>
    <w:rsid w:val="004060F1"/>
    <w:rsid w:val="004377E8"/>
    <w:rsid w:val="004C3DA9"/>
    <w:rsid w:val="005B5419"/>
    <w:rsid w:val="00651566"/>
    <w:rsid w:val="00652574"/>
    <w:rsid w:val="00671A7D"/>
    <w:rsid w:val="00685C88"/>
    <w:rsid w:val="006B0ACD"/>
    <w:rsid w:val="0076292F"/>
    <w:rsid w:val="007732E4"/>
    <w:rsid w:val="007B3E43"/>
    <w:rsid w:val="007C50ED"/>
    <w:rsid w:val="00806BC4"/>
    <w:rsid w:val="008147B2"/>
    <w:rsid w:val="008328A5"/>
    <w:rsid w:val="00872191"/>
    <w:rsid w:val="00892586"/>
    <w:rsid w:val="008A49CF"/>
    <w:rsid w:val="008B1630"/>
    <w:rsid w:val="008D49C6"/>
    <w:rsid w:val="008F193D"/>
    <w:rsid w:val="008F542F"/>
    <w:rsid w:val="009014C6"/>
    <w:rsid w:val="009379F7"/>
    <w:rsid w:val="00947FE1"/>
    <w:rsid w:val="0097175F"/>
    <w:rsid w:val="009A66ED"/>
    <w:rsid w:val="009B50AF"/>
    <w:rsid w:val="009F2F76"/>
    <w:rsid w:val="009F3540"/>
    <w:rsid w:val="009F4A2B"/>
    <w:rsid w:val="009F6B60"/>
    <w:rsid w:val="00A046D4"/>
    <w:rsid w:val="00A433C5"/>
    <w:rsid w:val="00A51FA9"/>
    <w:rsid w:val="00A90450"/>
    <w:rsid w:val="00A906D0"/>
    <w:rsid w:val="00AD63E3"/>
    <w:rsid w:val="00B32CE3"/>
    <w:rsid w:val="00B63BC6"/>
    <w:rsid w:val="00B63C46"/>
    <w:rsid w:val="00B931B7"/>
    <w:rsid w:val="00BF1A9A"/>
    <w:rsid w:val="00C115BF"/>
    <w:rsid w:val="00C13ED8"/>
    <w:rsid w:val="00C17127"/>
    <w:rsid w:val="00C228D5"/>
    <w:rsid w:val="00CB502F"/>
    <w:rsid w:val="00CB793B"/>
    <w:rsid w:val="00CC1246"/>
    <w:rsid w:val="00CF72BC"/>
    <w:rsid w:val="00D046E1"/>
    <w:rsid w:val="00D5067A"/>
    <w:rsid w:val="00DE2F59"/>
    <w:rsid w:val="00DF4465"/>
    <w:rsid w:val="00DF7F2C"/>
    <w:rsid w:val="00E03FC6"/>
    <w:rsid w:val="00E040E6"/>
    <w:rsid w:val="00E13290"/>
    <w:rsid w:val="00E65EC9"/>
    <w:rsid w:val="00F3575B"/>
    <w:rsid w:val="00F92EA2"/>
    <w:rsid w:val="00F963A6"/>
    <w:rsid w:val="00FC3089"/>
    <w:rsid w:val="00FF099C"/>
    <w:rsid w:val="00FF2B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3D9AE3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5" w:unhideWhenUsed="1" w:qFormat="1"/>
    <w:lsdException w:name="heading 6" w:semiHidden="1" w:uiPriority="5"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7"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AG Normal"/>
    <w:qFormat/>
    <w:rsid w:val="00AD63E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AG Heading 1"/>
    <w:basedOn w:val="Normal"/>
    <w:next w:val="Paragraph"/>
    <w:link w:val="Heading1Char"/>
    <w:qFormat/>
    <w:rsid w:val="00AD63E3"/>
    <w:pPr>
      <w:keepNext/>
      <w:spacing w:before="360" w:after="60" w:line="360" w:lineRule="auto"/>
      <w:ind w:right="567"/>
      <w:contextualSpacing/>
      <w:outlineLvl w:val="0"/>
    </w:pPr>
    <w:rPr>
      <w:rFonts w:cs="Arial"/>
      <w:b/>
      <w:bCs/>
      <w:kern w:val="32"/>
      <w:szCs w:val="32"/>
    </w:rPr>
  </w:style>
  <w:style w:type="paragraph" w:styleId="Heading2">
    <w:name w:val="heading 2"/>
    <w:aliases w:val="AG Heading 2"/>
    <w:basedOn w:val="Normal"/>
    <w:next w:val="Paragraph"/>
    <w:link w:val="Heading2Char"/>
    <w:qFormat/>
    <w:rsid w:val="00AD63E3"/>
    <w:pPr>
      <w:keepNext/>
      <w:spacing w:before="360" w:after="60" w:line="360" w:lineRule="auto"/>
      <w:ind w:right="567"/>
      <w:contextualSpacing/>
      <w:outlineLvl w:val="1"/>
    </w:pPr>
    <w:rPr>
      <w:rFonts w:cs="Arial"/>
      <w:b/>
      <w:bCs/>
      <w:i/>
      <w:iCs/>
      <w:szCs w:val="28"/>
    </w:rPr>
  </w:style>
  <w:style w:type="paragraph" w:styleId="Heading3">
    <w:name w:val="heading 3"/>
    <w:aliases w:val="AG Heading 3"/>
    <w:basedOn w:val="Normal"/>
    <w:next w:val="Paragraph"/>
    <w:link w:val="Heading3Char"/>
    <w:qFormat/>
    <w:rsid w:val="00AD63E3"/>
    <w:pPr>
      <w:keepNext/>
      <w:spacing w:before="360" w:after="60" w:line="360" w:lineRule="auto"/>
      <w:ind w:right="567"/>
      <w:contextualSpacing/>
      <w:outlineLvl w:val="2"/>
    </w:pPr>
    <w:rPr>
      <w:rFonts w:cs="Arial"/>
      <w:bCs/>
      <w:i/>
      <w:szCs w:val="26"/>
    </w:rPr>
  </w:style>
  <w:style w:type="paragraph" w:styleId="Heading4">
    <w:name w:val="heading 4"/>
    <w:aliases w:val="AG Heading 4"/>
    <w:basedOn w:val="Paragraph"/>
    <w:next w:val="Newparagraph"/>
    <w:link w:val="Heading4Char"/>
    <w:rsid w:val="00AD63E3"/>
    <w:pPr>
      <w:spacing w:before="360"/>
      <w:outlineLvl w:val="3"/>
    </w:pPr>
    <w:rPr>
      <w:bCs/>
      <w:szCs w:val="28"/>
    </w:rPr>
  </w:style>
  <w:style w:type="paragraph" w:styleId="Heading5">
    <w:name w:val="heading 5"/>
    <w:aliases w:val="AG Heading 5"/>
    <w:basedOn w:val="Normal"/>
    <w:next w:val="Normal"/>
    <w:link w:val="Heading5Char"/>
    <w:autoRedefine/>
    <w:uiPriority w:val="5"/>
    <w:qFormat/>
    <w:rsid w:val="00AD63E3"/>
    <w:pPr>
      <w:spacing w:before="360"/>
      <w:outlineLvl w:val="4"/>
    </w:pPr>
    <w:rPr>
      <w:b/>
    </w:rPr>
  </w:style>
  <w:style w:type="paragraph" w:styleId="Heading6">
    <w:name w:val="heading 6"/>
    <w:aliases w:val="AG Heading 6"/>
    <w:basedOn w:val="Normal"/>
    <w:next w:val="Normal"/>
    <w:link w:val="Heading6Char"/>
    <w:autoRedefine/>
    <w:uiPriority w:val="5"/>
    <w:qFormat/>
    <w:rsid w:val="00AD63E3"/>
    <w:pPr>
      <w:spacing w:before="360"/>
      <w:outlineLvl w:val="5"/>
    </w:pPr>
    <w:rPr>
      <w:rFonts w:eastAsiaTheme="minorHAns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G Heading 1 Char"/>
    <w:basedOn w:val="DefaultParagraphFont"/>
    <w:link w:val="Heading1"/>
    <w:rsid w:val="00AD63E3"/>
    <w:rPr>
      <w:rFonts w:ascii="Times New Roman" w:eastAsia="Times New Roman" w:hAnsi="Times New Roman" w:cs="Arial"/>
      <w:b/>
      <w:bCs/>
      <w:kern w:val="32"/>
      <w:sz w:val="24"/>
      <w:szCs w:val="32"/>
      <w:lang w:val="en-GB" w:eastAsia="en-GB"/>
    </w:rPr>
  </w:style>
  <w:style w:type="character" w:customStyle="1" w:styleId="Heading2Char">
    <w:name w:val="Heading 2 Char"/>
    <w:aliases w:val="AG Heading 2 Char"/>
    <w:basedOn w:val="DefaultParagraphFont"/>
    <w:link w:val="Heading2"/>
    <w:rsid w:val="00AD63E3"/>
    <w:rPr>
      <w:rFonts w:ascii="Times New Roman" w:eastAsia="Times New Roman" w:hAnsi="Times New Roman" w:cs="Arial"/>
      <w:b/>
      <w:bCs/>
      <w:i/>
      <w:iCs/>
      <w:sz w:val="24"/>
      <w:szCs w:val="28"/>
      <w:lang w:val="en-GB" w:eastAsia="en-GB"/>
    </w:rPr>
  </w:style>
  <w:style w:type="character" w:customStyle="1" w:styleId="Heading3Char">
    <w:name w:val="Heading 3 Char"/>
    <w:aliases w:val="AG Heading 3 Char"/>
    <w:basedOn w:val="DefaultParagraphFont"/>
    <w:link w:val="Heading3"/>
    <w:rsid w:val="00AD63E3"/>
    <w:rPr>
      <w:rFonts w:ascii="Times New Roman" w:eastAsia="Times New Roman" w:hAnsi="Times New Roman" w:cs="Arial"/>
      <w:bCs/>
      <w:i/>
      <w:sz w:val="24"/>
      <w:szCs w:val="26"/>
      <w:lang w:val="en-GB" w:eastAsia="en-GB"/>
    </w:rPr>
  </w:style>
  <w:style w:type="character" w:customStyle="1" w:styleId="Heading4Char">
    <w:name w:val="Heading 4 Char"/>
    <w:aliases w:val="AG Heading 4 Char"/>
    <w:basedOn w:val="DefaultParagraphFont"/>
    <w:link w:val="Heading4"/>
    <w:rsid w:val="00AD63E3"/>
    <w:rPr>
      <w:rFonts w:ascii="Times New Roman" w:eastAsia="Times New Roman" w:hAnsi="Times New Roman" w:cs="Times New Roman"/>
      <w:bCs/>
      <w:sz w:val="24"/>
      <w:szCs w:val="28"/>
      <w:lang w:val="en-GB" w:eastAsia="en-GB"/>
    </w:rPr>
  </w:style>
  <w:style w:type="character" w:customStyle="1" w:styleId="Heading5Char">
    <w:name w:val="Heading 5 Char"/>
    <w:aliases w:val="AG Heading 5 Char"/>
    <w:basedOn w:val="DefaultParagraphFont"/>
    <w:link w:val="Heading5"/>
    <w:uiPriority w:val="5"/>
    <w:rsid w:val="00AD63E3"/>
    <w:rPr>
      <w:rFonts w:ascii="Times New Roman" w:eastAsia="Times New Roman" w:hAnsi="Times New Roman" w:cs="Times New Roman"/>
      <w:b/>
      <w:sz w:val="24"/>
      <w:szCs w:val="24"/>
      <w:lang w:val="en-GB" w:eastAsia="en-GB"/>
    </w:rPr>
  </w:style>
  <w:style w:type="character" w:customStyle="1" w:styleId="Heading6Char">
    <w:name w:val="Heading 6 Char"/>
    <w:aliases w:val="AG Heading 6 Char"/>
    <w:basedOn w:val="DefaultParagraphFont"/>
    <w:link w:val="Heading6"/>
    <w:uiPriority w:val="5"/>
    <w:rsid w:val="00AD63E3"/>
    <w:rPr>
      <w:rFonts w:ascii="Times New Roman" w:hAnsi="Times New Roman" w:cs="Times New Roman"/>
      <w:i/>
      <w:sz w:val="24"/>
      <w:szCs w:val="24"/>
      <w:lang w:val="en-GB" w:eastAsia="en-GB"/>
    </w:rPr>
  </w:style>
  <w:style w:type="paragraph" w:styleId="Header">
    <w:name w:val="header"/>
    <w:aliases w:val="AG Header"/>
    <w:basedOn w:val="Normal"/>
    <w:link w:val="HeaderChar"/>
    <w:rsid w:val="00AD63E3"/>
    <w:pPr>
      <w:tabs>
        <w:tab w:val="center" w:pos="4320"/>
        <w:tab w:val="right" w:pos="8640"/>
      </w:tabs>
      <w:spacing w:after="120" w:line="240" w:lineRule="auto"/>
      <w:contextualSpacing/>
    </w:pPr>
  </w:style>
  <w:style w:type="character" w:customStyle="1" w:styleId="HeaderChar">
    <w:name w:val="Header Char"/>
    <w:aliases w:val="AG Header Char"/>
    <w:basedOn w:val="DefaultParagraphFont"/>
    <w:link w:val="Header"/>
    <w:rsid w:val="00AD63E3"/>
    <w:rPr>
      <w:rFonts w:ascii="Times New Roman" w:eastAsia="Times New Roman" w:hAnsi="Times New Roman" w:cs="Times New Roman"/>
      <w:sz w:val="24"/>
      <w:szCs w:val="24"/>
      <w:lang w:val="en-GB" w:eastAsia="en-GB"/>
    </w:rPr>
  </w:style>
  <w:style w:type="paragraph" w:styleId="Footer">
    <w:name w:val="footer"/>
    <w:aliases w:val="AG Footer"/>
    <w:basedOn w:val="Normal"/>
    <w:link w:val="FooterChar"/>
    <w:uiPriority w:val="99"/>
    <w:rsid w:val="00AD63E3"/>
    <w:pPr>
      <w:tabs>
        <w:tab w:val="center" w:pos="4320"/>
        <w:tab w:val="right" w:pos="8640"/>
      </w:tabs>
      <w:spacing w:before="240" w:line="240" w:lineRule="auto"/>
      <w:contextualSpacing/>
    </w:pPr>
  </w:style>
  <w:style w:type="character" w:customStyle="1" w:styleId="FooterChar">
    <w:name w:val="Footer Char"/>
    <w:aliases w:val="AG Footer Char"/>
    <w:basedOn w:val="DefaultParagraphFont"/>
    <w:link w:val="Footer"/>
    <w:uiPriority w:val="99"/>
    <w:rsid w:val="00AD63E3"/>
    <w:rPr>
      <w:rFonts w:ascii="Times New Roman" w:eastAsia="Times New Roman" w:hAnsi="Times New Roman" w:cs="Times New Roman"/>
      <w:sz w:val="24"/>
      <w:szCs w:val="24"/>
      <w:lang w:val="en-GB" w:eastAsia="en-GB"/>
    </w:rPr>
  </w:style>
  <w:style w:type="paragraph" w:styleId="BalloonText">
    <w:name w:val="Balloon Text"/>
    <w:basedOn w:val="Normal"/>
    <w:link w:val="BalloonTextChar"/>
    <w:uiPriority w:val="99"/>
    <w:semiHidden/>
    <w:rsid w:val="00AD63E3"/>
    <w:rPr>
      <w:rFonts w:ascii="Tahoma" w:hAnsi="Tahoma" w:cs="Tahoma"/>
      <w:sz w:val="16"/>
      <w:szCs w:val="16"/>
    </w:rPr>
  </w:style>
  <w:style w:type="character" w:customStyle="1" w:styleId="BalloonTextChar">
    <w:name w:val="Balloon Text Char"/>
    <w:basedOn w:val="DefaultParagraphFont"/>
    <w:link w:val="BalloonText"/>
    <w:uiPriority w:val="99"/>
    <w:semiHidden/>
    <w:rsid w:val="00AD63E3"/>
    <w:rPr>
      <w:rFonts w:ascii="Tahoma" w:eastAsia="Times New Roman" w:hAnsi="Tahoma" w:cs="Tahoma"/>
      <w:sz w:val="16"/>
      <w:szCs w:val="16"/>
      <w:lang w:val="en-GB" w:eastAsia="en-GB"/>
    </w:rPr>
  </w:style>
  <w:style w:type="table" w:styleId="TableGrid">
    <w:name w:val="Table Grid"/>
    <w:basedOn w:val="TableNormal"/>
    <w:uiPriority w:val="59"/>
    <w:rsid w:val="00AD63E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semiHidden/>
    <w:rsid w:val="00AD63E3"/>
    <w:pPr>
      <w:spacing w:after="240" w:line="300" w:lineRule="exact"/>
      <w:ind w:left="1800"/>
    </w:pPr>
    <w:rPr>
      <w:rFonts w:ascii="Palatino" w:eastAsia="SimSun" w:hAnsi="Palatino"/>
      <w:sz w:val="21"/>
      <w:szCs w:val="20"/>
    </w:rPr>
  </w:style>
  <w:style w:type="character" w:customStyle="1" w:styleId="BodyTextChar">
    <w:name w:val="Body Text Char"/>
    <w:basedOn w:val="DefaultParagraphFont"/>
    <w:link w:val="BodyText"/>
    <w:semiHidden/>
    <w:rsid w:val="00AD63E3"/>
    <w:rPr>
      <w:rFonts w:ascii="Palatino" w:eastAsia="SimSun" w:hAnsi="Palatino" w:cs="Times New Roman"/>
      <w:sz w:val="21"/>
      <w:szCs w:val="20"/>
      <w:lang w:val="en-GB" w:eastAsia="en-GB"/>
    </w:rPr>
  </w:style>
  <w:style w:type="paragraph" w:styleId="Title">
    <w:name w:val="Title"/>
    <w:aliases w:val="AG Title"/>
    <w:basedOn w:val="Normal"/>
    <w:next w:val="Subtitle"/>
    <w:link w:val="TitleChar"/>
    <w:autoRedefine/>
    <w:uiPriority w:val="7"/>
    <w:qFormat/>
    <w:rsid w:val="00AD63E3"/>
    <w:pPr>
      <w:tabs>
        <w:tab w:val="left" w:pos="3070"/>
      </w:tabs>
      <w:autoSpaceDE w:val="0"/>
      <w:autoSpaceDN w:val="0"/>
      <w:adjustRightInd w:val="0"/>
      <w:spacing w:before="720" w:after="720"/>
    </w:pPr>
    <w:rPr>
      <w:rFonts w:eastAsiaTheme="minorHAnsi"/>
      <w:bCs/>
      <w:color w:val="44546A" w:themeColor="text2"/>
      <w:szCs w:val="20"/>
    </w:rPr>
  </w:style>
  <w:style w:type="character" w:customStyle="1" w:styleId="TitleChar">
    <w:name w:val="Title Char"/>
    <w:aliases w:val="AG Title Char"/>
    <w:basedOn w:val="DefaultParagraphFont"/>
    <w:link w:val="Title"/>
    <w:uiPriority w:val="7"/>
    <w:rsid w:val="00AD63E3"/>
    <w:rPr>
      <w:rFonts w:ascii="Times New Roman" w:hAnsi="Times New Roman" w:cs="Times New Roman"/>
      <w:bCs/>
      <w:color w:val="44546A" w:themeColor="text2"/>
      <w:sz w:val="24"/>
      <w:szCs w:val="20"/>
      <w:lang w:val="en-GB" w:eastAsia="en-GB"/>
    </w:rPr>
  </w:style>
  <w:style w:type="paragraph" w:styleId="Subtitle">
    <w:name w:val="Subtitle"/>
    <w:aliases w:val="AG Subtitle"/>
    <w:basedOn w:val="Normal"/>
    <w:next w:val="AGSubtitleInfo"/>
    <w:link w:val="SubtitleChar"/>
    <w:uiPriority w:val="8"/>
    <w:qFormat/>
    <w:rsid w:val="00AD63E3"/>
    <w:pPr>
      <w:autoSpaceDE w:val="0"/>
      <w:autoSpaceDN w:val="0"/>
      <w:adjustRightInd w:val="0"/>
      <w:spacing w:before="640"/>
    </w:pPr>
    <w:rPr>
      <w:rFonts w:asciiTheme="majorHAnsi" w:eastAsiaTheme="minorHAnsi" w:hAnsiTheme="majorHAnsi" w:cstheme="majorHAnsi"/>
      <w:color w:val="44546A" w:themeColor="text2"/>
      <w:szCs w:val="48"/>
    </w:rPr>
  </w:style>
  <w:style w:type="character" w:customStyle="1" w:styleId="SubtitleChar">
    <w:name w:val="Subtitle Char"/>
    <w:aliases w:val="AG Subtitle Char"/>
    <w:basedOn w:val="DefaultParagraphFont"/>
    <w:link w:val="Subtitle"/>
    <w:uiPriority w:val="8"/>
    <w:rsid w:val="00AD63E3"/>
    <w:rPr>
      <w:rFonts w:asciiTheme="majorHAnsi" w:hAnsiTheme="majorHAnsi" w:cstheme="majorHAnsi"/>
      <w:color w:val="44546A" w:themeColor="text2"/>
      <w:sz w:val="24"/>
      <w:szCs w:val="48"/>
      <w:lang w:val="en-GB" w:eastAsia="en-GB"/>
    </w:rPr>
  </w:style>
  <w:style w:type="paragraph" w:customStyle="1" w:styleId="AGSubtitleInfo">
    <w:name w:val="AG Subtitle Info"/>
    <w:basedOn w:val="Normal"/>
    <w:uiPriority w:val="9"/>
    <w:qFormat/>
    <w:rsid w:val="00AD63E3"/>
    <w:pPr>
      <w:spacing w:before="40"/>
    </w:pPr>
    <w:rPr>
      <w:rFonts w:asciiTheme="majorHAnsi" w:eastAsiaTheme="minorHAnsi" w:hAnsiTheme="majorHAnsi" w:cstheme="majorHAnsi"/>
      <w:color w:val="FFC000" w:themeColor="accent4"/>
      <w:szCs w:val="32"/>
    </w:rPr>
  </w:style>
  <w:style w:type="paragraph" w:customStyle="1" w:styleId="AGFooter2">
    <w:name w:val="AG Footer 2"/>
    <w:basedOn w:val="Footer"/>
    <w:uiPriority w:val="99"/>
    <w:semiHidden/>
    <w:qFormat/>
    <w:rsid w:val="00AD63E3"/>
    <w:pPr>
      <w:tabs>
        <w:tab w:val="left" w:pos="180"/>
        <w:tab w:val="right" w:pos="9180"/>
      </w:tabs>
      <w:ind w:firstLine="180"/>
    </w:pPr>
    <w:rPr>
      <w:sz w:val="14"/>
      <w:szCs w:val="14"/>
    </w:rPr>
  </w:style>
  <w:style w:type="paragraph" w:customStyle="1" w:styleId="AGTableHeading">
    <w:name w:val="AG Table Heading"/>
    <w:basedOn w:val="Caption"/>
    <w:uiPriority w:val="10"/>
    <w:qFormat/>
    <w:rsid w:val="00AD63E3"/>
    <w:pPr>
      <w:keepNext/>
    </w:pPr>
    <w:rPr>
      <w:rFonts w:ascii="Arial" w:hAnsi="Arial" w:cs="Arial"/>
      <w:b w:val="0"/>
      <w:bCs/>
      <w:i/>
      <w:sz w:val="20"/>
      <w:szCs w:val="20"/>
    </w:rPr>
  </w:style>
  <w:style w:type="paragraph" w:customStyle="1" w:styleId="AGTableText">
    <w:name w:val="AG Table Text"/>
    <w:basedOn w:val="BodyText"/>
    <w:link w:val="AGTableTextChar"/>
    <w:uiPriority w:val="10"/>
    <w:qFormat/>
    <w:rsid w:val="00AD63E3"/>
    <w:pPr>
      <w:spacing w:before="60" w:after="60" w:line="240" w:lineRule="auto"/>
      <w:ind w:left="0"/>
    </w:pPr>
    <w:rPr>
      <w:rFonts w:cstheme="minorHAnsi"/>
      <w:sz w:val="20"/>
    </w:rPr>
  </w:style>
  <w:style w:type="paragraph" w:styleId="ListParagraph">
    <w:name w:val="List Paragraph"/>
    <w:basedOn w:val="Normal"/>
    <w:qFormat/>
    <w:rsid w:val="00AD63E3"/>
    <w:pPr>
      <w:ind w:left="720"/>
      <w:contextualSpacing/>
    </w:pPr>
  </w:style>
  <w:style w:type="paragraph" w:customStyle="1" w:styleId="AGBullet">
    <w:name w:val="AG Bullet"/>
    <w:basedOn w:val="ListParagraph"/>
    <w:uiPriority w:val="6"/>
    <w:qFormat/>
    <w:rsid w:val="00AD63E3"/>
    <w:pPr>
      <w:numPr>
        <w:numId w:val="4"/>
      </w:numPr>
    </w:pPr>
  </w:style>
  <w:style w:type="paragraph" w:customStyle="1" w:styleId="AGDash">
    <w:name w:val="AG Dash"/>
    <w:basedOn w:val="ListParagraph"/>
    <w:uiPriority w:val="6"/>
    <w:qFormat/>
    <w:rsid w:val="00AD63E3"/>
    <w:pPr>
      <w:numPr>
        <w:ilvl w:val="1"/>
        <w:numId w:val="4"/>
      </w:numPr>
      <w:ind w:left="1080"/>
    </w:pPr>
  </w:style>
  <w:style w:type="paragraph" w:customStyle="1" w:styleId="TOCPage">
    <w:name w:val="TOC Page"/>
    <w:basedOn w:val="Normal"/>
    <w:semiHidden/>
    <w:qFormat/>
    <w:rsid w:val="00AD63E3"/>
    <w:pPr>
      <w:tabs>
        <w:tab w:val="right" w:pos="9360"/>
      </w:tabs>
    </w:pPr>
    <w:rPr>
      <w:rFonts w:ascii="Arial" w:hAnsi="Arial"/>
      <w:i/>
      <w:color w:val="44546A" w:themeColor="text2"/>
      <w:sz w:val="18"/>
    </w:rPr>
  </w:style>
  <w:style w:type="paragraph" w:styleId="TOC1">
    <w:name w:val="toc 1"/>
    <w:basedOn w:val="Normal"/>
    <w:next w:val="Normal"/>
    <w:autoRedefine/>
    <w:uiPriority w:val="39"/>
    <w:rsid w:val="00AD63E3"/>
    <w:pPr>
      <w:tabs>
        <w:tab w:val="left" w:pos="360"/>
        <w:tab w:val="right" w:pos="9350"/>
      </w:tabs>
      <w:spacing w:before="180" w:after="180"/>
      <w:ind w:left="360" w:hanging="360"/>
    </w:pPr>
    <w:rPr>
      <w:rFonts w:ascii="Arial" w:hAnsi="Arial"/>
      <w:b/>
      <w:noProof/>
      <w:color w:val="44546A" w:themeColor="text2"/>
    </w:rPr>
  </w:style>
  <w:style w:type="paragraph" w:styleId="TOC2">
    <w:name w:val="toc 2"/>
    <w:basedOn w:val="Normal"/>
    <w:next w:val="Normal"/>
    <w:autoRedefine/>
    <w:uiPriority w:val="39"/>
    <w:rsid w:val="00AD63E3"/>
    <w:pPr>
      <w:tabs>
        <w:tab w:val="right" w:pos="9350"/>
      </w:tabs>
      <w:spacing w:before="180" w:after="180"/>
      <w:ind w:left="360"/>
    </w:pPr>
    <w:rPr>
      <w:noProof/>
      <w:color w:val="44546A" w:themeColor="text2"/>
    </w:rPr>
  </w:style>
  <w:style w:type="character" w:styleId="Hyperlink">
    <w:name w:val="Hyperlink"/>
    <w:aliases w:val="AG Hyperlink"/>
    <w:basedOn w:val="DefaultParagraphFont"/>
    <w:uiPriority w:val="99"/>
    <w:rsid w:val="00AD63E3"/>
    <w:rPr>
      <w:color w:val="0563C1" w:themeColor="hyperlink"/>
      <w:u w:val="single"/>
    </w:rPr>
  </w:style>
  <w:style w:type="paragraph" w:customStyle="1" w:styleId="AGTableTitle">
    <w:name w:val="AG Table Title"/>
    <w:basedOn w:val="AGTableText"/>
    <w:uiPriority w:val="10"/>
    <w:qFormat/>
    <w:rsid w:val="00AD63E3"/>
    <w:pPr>
      <w:spacing w:before="120" w:after="120"/>
    </w:pPr>
    <w:rPr>
      <w:b/>
      <w:i/>
      <w:color w:val="44546A" w:themeColor="text2"/>
    </w:rPr>
  </w:style>
  <w:style w:type="paragraph" w:styleId="TOC3">
    <w:name w:val="toc 3"/>
    <w:basedOn w:val="Normal"/>
    <w:next w:val="Normal"/>
    <w:autoRedefine/>
    <w:uiPriority w:val="39"/>
    <w:rsid w:val="00AD63E3"/>
    <w:pPr>
      <w:tabs>
        <w:tab w:val="right" w:pos="9350"/>
      </w:tabs>
      <w:spacing w:before="180" w:after="180"/>
      <w:ind w:left="540"/>
    </w:pPr>
    <w:rPr>
      <w:i/>
      <w:noProof/>
      <w:color w:val="FFC000" w:themeColor="accent4"/>
    </w:rPr>
  </w:style>
  <w:style w:type="character" w:styleId="PlaceholderText">
    <w:name w:val="Placeholder Text"/>
    <w:basedOn w:val="DefaultParagraphFont"/>
    <w:uiPriority w:val="99"/>
    <w:semiHidden/>
    <w:rsid w:val="00AD63E3"/>
    <w:rPr>
      <w:color w:val="808080"/>
    </w:rPr>
  </w:style>
  <w:style w:type="paragraph" w:styleId="FootnoteText">
    <w:name w:val="footnote text"/>
    <w:aliases w:val="AG Footnote Text"/>
    <w:basedOn w:val="Normal"/>
    <w:link w:val="FootnoteTextChar"/>
    <w:autoRedefine/>
    <w:rsid w:val="00AD63E3"/>
    <w:pPr>
      <w:ind w:left="284" w:hanging="284"/>
    </w:pPr>
    <w:rPr>
      <w:sz w:val="22"/>
      <w:szCs w:val="20"/>
    </w:rPr>
  </w:style>
  <w:style w:type="character" w:customStyle="1" w:styleId="FootnoteTextChar">
    <w:name w:val="Footnote Text Char"/>
    <w:aliases w:val="AG Footnote Text Char"/>
    <w:basedOn w:val="DefaultParagraphFont"/>
    <w:link w:val="FootnoteText"/>
    <w:rsid w:val="00AD63E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AD63E3"/>
    <w:rPr>
      <w:vertAlign w:val="superscript"/>
    </w:rPr>
  </w:style>
  <w:style w:type="character" w:styleId="FollowedHyperlink">
    <w:name w:val="FollowedHyperlink"/>
    <w:basedOn w:val="DefaultParagraphFont"/>
    <w:uiPriority w:val="99"/>
    <w:semiHidden/>
    <w:rsid w:val="00AD63E3"/>
    <w:rPr>
      <w:color w:val="954F72" w:themeColor="followedHyperlink"/>
      <w:u w:val="single"/>
    </w:rPr>
  </w:style>
  <w:style w:type="paragraph" w:customStyle="1" w:styleId="AGList">
    <w:name w:val="AG # List"/>
    <w:basedOn w:val="Normal"/>
    <w:qFormat/>
    <w:rsid w:val="00AD63E3"/>
    <w:pPr>
      <w:ind w:left="720" w:hanging="360"/>
    </w:pPr>
  </w:style>
  <w:style w:type="character" w:styleId="CommentReference">
    <w:name w:val="annotation reference"/>
    <w:basedOn w:val="DefaultParagraphFont"/>
    <w:uiPriority w:val="99"/>
    <w:semiHidden/>
    <w:rsid w:val="00AD63E3"/>
    <w:rPr>
      <w:sz w:val="16"/>
      <w:szCs w:val="16"/>
    </w:rPr>
  </w:style>
  <w:style w:type="paragraph" w:styleId="CommentText">
    <w:name w:val="annotation text"/>
    <w:basedOn w:val="Normal"/>
    <w:link w:val="CommentTextChar"/>
    <w:uiPriority w:val="99"/>
    <w:semiHidden/>
    <w:rsid w:val="00AD63E3"/>
    <w:pPr>
      <w:spacing w:line="240" w:lineRule="auto"/>
    </w:pPr>
    <w:rPr>
      <w:szCs w:val="20"/>
    </w:rPr>
  </w:style>
  <w:style w:type="character" w:customStyle="1" w:styleId="CommentTextChar">
    <w:name w:val="Comment Text Char"/>
    <w:basedOn w:val="DefaultParagraphFont"/>
    <w:link w:val="CommentText"/>
    <w:uiPriority w:val="99"/>
    <w:semiHidden/>
    <w:rsid w:val="00AD63E3"/>
    <w:rPr>
      <w:rFonts w:ascii="Times New Roman" w:eastAsia="Times New Roman" w:hAnsi="Times New Roman" w:cs="Times New Roman"/>
      <w:sz w:val="24"/>
      <w:szCs w:val="20"/>
      <w:lang w:val="en-GB" w:eastAsia="en-GB"/>
    </w:rPr>
  </w:style>
  <w:style w:type="paragraph" w:styleId="CommentSubject">
    <w:name w:val="annotation subject"/>
    <w:basedOn w:val="CommentText"/>
    <w:next w:val="CommentText"/>
    <w:link w:val="CommentSubjectChar"/>
    <w:uiPriority w:val="99"/>
    <w:semiHidden/>
    <w:rsid w:val="00AD63E3"/>
    <w:rPr>
      <w:b/>
      <w:bCs/>
    </w:rPr>
  </w:style>
  <w:style w:type="character" w:customStyle="1" w:styleId="CommentSubjectChar">
    <w:name w:val="Comment Subject Char"/>
    <w:basedOn w:val="CommentTextChar"/>
    <w:link w:val="CommentSubject"/>
    <w:uiPriority w:val="99"/>
    <w:semiHidden/>
    <w:rsid w:val="00AD63E3"/>
    <w:rPr>
      <w:rFonts w:ascii="Times New Roman" w:eastAsia="Times New Roman" w:hAnsi="Times New Roman" w:cs="Times New Roman"/>
      <w:b/>
      <w:bCs/>
      <w:sz w:val="24"/>
      <w:szCs w:val="20"/>
      <w:lang w:val="en-GB" w:eastAsia="en-GB"/>
    </w:rPr>
  </w:style>
  <w:style w:type="paragraph" w:styleId="Revision">
    <w:name w:val="Revision"/>
    <w:hidden/>
    <w:uiPriority w:val="99"/>
    <w:semiHidden/>
    <w:rsid w:val="00AD63E3"/>
    <w:pPr>
      <w:spacing w:after="0" w:line="240" w:lineRule="auto"/>
    </w:pPr>
    <w:rPr>
      <w:rFonts w:ascii="Times New Roman" w:eastAsia="Times New Roman" w:hAnsi="Times New Roman" w:cs="Times New Roman"/>
    </w:rPr>
  </w:style>
  <w:style w:type="paragraph" w:styleId="DocumentMap">
    <w:name w:val="Document Map"/>
    <w:basedOn w:val="Normal"/>
    <w:link w:val="DocumentMapChar"/>
    <w:uiPriority w:val="99"/>
    <w:semiHidden/>
    <w:rsid w:val="00AD63E3"/>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D63E3"/>
    <w:rPr>
      <w:rFonts w:ascii="Tahoma" w:eastAsia="Times New Roman" w:hAnsi="Tahoma" w:cs="Tahoma"/>
      <w:sz w:val="16"/>
      <w:szCs w:val="16"/>
      <w:lang w:val="en-GB" w:eastAsia="en-GB"/>
    </w:rPr>
  </w:style>
  <w:style w:type="paragraph" w:styleId="EndnoteText">
    <w:name w:val="endnote text"/>
    <w:basedOn w:val="Normal"/>
    <w:link w:val="EndnoteTextChar"/>
    <w:autoRedefine/>
    <w:rsid w:val="00AD63E3"/>
    <w:pPr>
      <w:ind w:left="284" w:hanging="284"/>
    </w:pPr>
    <w:rPr>
      <w:sz w:val="22"/>
      <w:szCs w:val="20"/>
    </w:rPr>
  </w:style>
  <w:style w:type="character" w:customStyle="1" w:styleId="EndnoteTextChar">
    <w:name w:val="Endnote Text Char"/>
    <w:basedOn w:val="DefaultParagraphFont"/>
    <w:link w:val="EndnoteText"/>
    <w:rsid w:val="00AD63E3"/>
    <w:rPr>
      <w:rFonts w:ascii="Times New Roman" w:eastAsia="Times New Roman" w:hAnsi="Times New Roman" w:cs="Times New Roman"/>
      <w:szCs w:val="20"/>
      <w:lang w:val="en-GB" w:eastAsia="en-GB"/>
    </w:rPr>
  </w:style>
  <w:style w:type="character" w:styleId="EndnoteReference">
    <w:name w:val="endnote reference"/>
    <w:basedOn w:val="DefaultParagraphFont"/>
    <w:rsid w:val="00AD63E3"/>
    <w:rPr>
      <w:vertAlign w:val="superscript"/>
    </w:rPr>
  </w:style>
  <w:style w:type="paragraph" w:styleId="NormalWeb">
    <w:name w:val="Normal (Web)"/>
    <w:basedOn w:val="Normal"/>
    <w:uiPriority w:val="99"/>
    <w:rsid w:val="00AD63E3"/>
    <w:pPr>
      <w:spacing w:before="100" w:beforeAutospacing="1" w:after="100" w:afterAutospacing="1" w:line="240" w:lineRule="auto"/>
    </w:pPr>
    <w:rPr>
      <w:rFonts w:eastAsia="Calibri"/>
    </w:rPr>
  </w:style>
  <w:style w:type="character" w:styleId="Emphasis">
    <w:name w:val="Emphasis"/>
    <w:uiPriority w:val="20"/>
    <w:qFormat/>
    <w:rsid w:val="00AD63E3"/>
    <w:rPr>
      <w:i/>
      <w:iCs/>
    </w:rPr>
  </w:style>
  <w:style w:type="character" w:customStyle="1" w:styleId="apple-converted-space">
    <w:name w:val="apple-converted-space"/>
    <w:basedOn w:val="DefaultParagraphFont"/>
    <w:rsid w:val="00AD63E3"/>
  </w:style>
  <w:style w:type="paragraph" w:customStyle="1" w:styleId="EndNoteBibliographyTitle">
    <w:name w:val="EndNote Bibliography Title"/>
    <w:basedOn w:val="Normal"/>
    <w:link w:val="EndNoteBibliographyTitleChar"/>
    <w:rsid w:val="00AD63E3"/>
    <w:pPr>
      <w:jc w:val="center"/>
    </w:pPr>
    <w:rPr>
      <w:noProof/>
    </w:rPr>
  </w:style>
  <w:style w:type="character" w:customStyle="1" w:styleId="EndNoteBibliographyTitleChar">
    <w:name w:val="EndNote Bibliography Title Char"/>
    <w:basedOn w:val="DefaultParagraphFont"/>
    <w:link w:val="EndNoteBibliographyTitle"/>
    <w:rsid w:val="00AD63E3"/>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Normal"/>
    <w:link w:val="EndNoteBibliographyChar"/>
    <w:rsid w:val="00AD63E3"/>
    <w:pPr>
      <w:spacing w:line="240" w:lineRule="auto"/>
    </w:pPr>
    <w:rPr>
      <w:noProof/>
    </w:rPr>
  </w:style>
  <w:style w:type="character" w:customStyle="1" w:styleId="EndNoteBibliographyChar">
    <w:name w:val="EndNote Bibliography Char"/>
    <w:basedOn w:val="DefaultParagraphFont"/>
    <w:link w:val="EndNoteBibliography"/>
    <w:rsid w:val="00AD63E3"/>
    <w:rPr>
      <w:rFonts w:ascii="Times New Roman" w:eastAsia="Times New Roman" w:hAnsi="Times New Roman" w:cs="Times New Roman"/>
      <w:noProof/>
      <w:sz w:val="24"/>
      <w:szCs w:val="24"/>
      <w:lang w:val="en-GB" w:eastAsia="en-GB"/>
    </w:rPr>
  </w:style>
  <w:style w:type="paragraph" w:styleId="Caption">
    <w:name w:val="caption"/>
    <w:basedOn w:val="Normal"/>
    <w:next w:val="Normal"/>
    <w:uiPriority w:val="35"/>
    <w:unhideWhenUsed/>
    <w:qFormat/>
    <w:rsid w:val="005B5419"/>
    <w:rPr>
      <w:b/>
    </w:rPr>
  </w:style>
  <w:style w:type="table" w:styleId="PlainTable4">
    <w:name w:val="Plain Table 4"/>
    <w:basedOn w:val="TableNormal"/>
    <w:uiPriority w:val="44"/>
    <w:rsid w:val="00AD63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D63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Bullet">
    <w:name w:val="List Bullet"/>
    <w:basedOn w:val="Normal"/>
    <w:uiPriority w:val="99"/>
    <w:semiHidden/>
    <w:rsid w:val="00AD63E3"/>
    <w:pPr>
      <w:tabs>
        <w:tab w:val="num" w:pos="360"/>
      </w:tabs>
      <w:ind w:left="360" w:hanging="360"/>
      <w:contextualSpacing/>
    </w:pPr>
  </w:style>
  <w:style w:type="table" w:styleId="PlainTable2">
    <w:name w:val="Plain Table 2"/>
    <w:basedOn w:val="TableNormal"/>
    <w:uiPriority w:val="42"/>
    <w:rsid w:val="00AD63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footnote">
    <w:name w:val="tablefootnote"/>
    <w:basedOn w:val="AGTableText"/>
    <w:link w:val="tablefootnoteChar"/>
    <w:qFormat/>
    <w:rsid w:val="00AD63E3"/>
    <w:rPr>
      <w:sz w:val="16"/>
    </w:rPr>
  </w:style>
  <w:style w:type="character" w:customStyle="1" w:styleId="AGTableTextChar">
    <w:name w:val="AG Table Text Char"/>
    <w:basedOn w:val="BodyTextChar"/>
    <w:link w:val="AGTableText"/>
    <w:uiPriority w:val="10"/>
    <w:rsid w:val="00AD63E3"/>
    <w:rPr>
      <w:rFonts w:ascii="Palatino" w:eastAsia="SimSun" w:hAnsi="Palatino" w:cstheme="minorHAnsi"/>
      <w:sz w:val="20"/>
      <w:szCs w:val="20"/>
      <w:lang w:val="en-GB" w:eastAsia="en-GB"/>
    </w:rPr>
  </w:style>
  <w:style w:type="character" w:customStyle="1" w:styleId="tablefootnoteChar">
    <w:name w:val="tablefootnote Char"/>
    <w:basedOn w:val="AGTableTextChar"/>
    <w:link w:val="tablefootnote"/>
    <w:rsid w:val="00AD63E3"/>
    <w:rPr>
      <w:rFonts w:ascii="Palatino" w:eastAsia="SimSun" w:hAnsi="Palatino" w:cstheme="minorHAnsi"/>
      <w:sz w:val="16"/>
      <w:szCs w:val="20"/>
      <w:lang w:val="en-GB" w:eastAsia="en-GB"/>
    </w:rPr>
  </w:style>
  <w:style w:type="paragraph" w:customStyle="1" w:styleId="Articletitle">
    <w:name w:val="Article title"/>
    <w:basedOn w:val="Normal"/>
    <w:next w:val="Normal"/>
    <w:qFormat/>
    <w:rsid w:val="00AD63E3"/>
    <w:pPr>
      <w:spacing w:after="120" w:line="360" w:lineRule="auto"/>
    </w:pPr>
    <w:rPr>
      <w:b/>
      <w:sz w:val="28"/>
    </w:rPr>
  </w:style>
  <w:style w:type="paragraph" w:customStyle="1" w:styleId="Authornames">
    <w:name w:val="Author names"/>
    <w:basedOn w:val="Normal"/>
    <w:next w:val="Normal"/>
    <w:qFormat/>
    <w:rsid w:val="00AD63E3"/>
    <w:pPr>
      <w:spacing w:before="240" w:line="360" w:lineRule="auto"/>
    </w:pPr>
    <w:rPr>
      <w:sz w:val="28"/>
    </w:rPr>
  </w:style>
  <w:style w:type="paragraph" w:customStyle="1" w:styleId="Affiliation">
    <w:name w:val="Affiliation"/>
    <w:basedOn w:val="Normal"/>
    <w:qFormat/>
    <w:rsid w:val="00AD63E3"/>
    <w:pPr>
      <w:spacing w:before="240" w:line="360" w:lineRule="auto"/>
    </w:pPr>
    <w:rPr>
      <w:i/>
    </w:rPr>
  </w:style>
  <w:style w:type="paragraph" w:customStyle="1" w:styleId="Receiveddates">
    <w:name w:val="Received dates"/>
    <w:basedOn w:val="Affiliation"/>
    <w:next w:val="Normal"/>
    <w:qFormat/>
    <w:rsid w:val="00AD63E3"/>
  </w:style>
  <w:style w:type="paragraph" w:customStyle="1" w:styleId="Abstract">
    <w:name w:val="Abstract"/>
    <w:basedOn w:val="Normal"/>
    <w:next w:val="Keywords"/>
    <w:qFormat/>
    <w:rsid w:val="00AD63E3"/>
    <w:pPr>
      <w:spacing w:before="360" w:after="300" w:line="360" w:lineRule="auto"/>
      <w:ind w:left="720" w:right="567"/>
    </w:pPr>
    <w:rPr>
      <w:sz w:val="22"/>
    </w:rPr>
  </w:style>
  <w:style w:type="paragraph" w:customStyle="1" w:styleId="Keywords">
    <w:name w:val="Keywords"/>
    <w:basedOn w:val="Normal"/>
    <w:next w:val="Paragraph"/>
    <w:qFormat/>
    <w:rsid w:val="00AD63E3"/>
    <w:pPr>
      <w:spacing w:before="240" w:after="240" w:line="360" w:lineRule="auto"/>
      <w:ind w:left="720" w:right="567"/>
    </w:pPr>
    <w:rPr>
      <w:sz w:val="22"/>
    </w:rPr>
  </w:style>
  <w:style w:type="paragraph" w:customStyle="1" w:styleId="Correspondencedetails">
    <w:name w:val="Correspondence details"/>
    <w:basedOn w:val="Normal"/>
    <w:qFormat/>
    <w:rsid w:val="00AD63E3"/>
    <w:pPr>
      <w:spacing w:before="240" w:line="360" w:lineRule="auto"/>
    </w:pPr>
  </w:style>
  <w:style w:type="paragraph" w:customStyle="1" w:styleId="Displayedquotation">
    <w:name w:val="Displayed quotation"/>
    <w:basedOn w:val="Normal"/>
    <w:qFormat/>
    <w:rsid w:val="00AD63E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AD63E3"/>
    <w:pPr>
      <w:widowControl/>
      <w:numPr>
        <w:numId w:val="30"/>
      </w:numPr>
      <w:spacing w:after="240"/>
      <w:contextualSpacing/>
    </w:pPr>
  </w:style>
  <w:style w:type="paragraph" w:customStyle="1" w:styleId="Displayedequation">
    <w:name w:val="Displayed equation"/>
    <w:basedOn w:val="Normal"/>
    <w:next w:val="Paragraph"/>
    <w:qFormat/>
    <w:rsid w:val="00AD63E3"/>
    <w:pPr>
      <w:tabs>
        <w:tab w:val="center" w:pos="4253"/>
        <w:tab w:val="right" w:pos="8222"/>
      </w:tabs>
      <w:spacing w:before="240" w:after="240"/>
      <w:jc w:val="center"/>
    </w:pPr>
  </w:style>
  <w:style w:type="paragraph" w:customStyle="1" w:styleId="Acknowledgements">
    <w:name w:val="Acknowledgements"/>
    <w:basedOn w:val="Normal"/>
    <w:next w:val="Normal"/>
    <w:qFormat/>
    <w:rsid w:val="00AD63E3"/>
    <w:pPr>
      <w:spacing w:before="120" w:line="360" w:lineRule="auto"/>
    </w:pPr>
    <w:rPr>
      <w:sz w:val="22"/>
    </w:rPr>
  </w:style>
  <w:style w:type="paragraph" w:customStyle="1" w:styleId="Tabletitle">
    <w:name w:val="Table title"/>
    <w:basedOn w:val="Normal"/>
    <w:next w:val="Normal"/>
    <w:qFormat/>
    <w:rsid w:val="00AD63E3"/>
    <w:pPr>
      <w:spacing w:before="240" w:line="360" w:lineRule="auto"/>
    </w:pPr>
  </w:style>
  <w:style w:type="paragraph" w:customStyle="1" w:styleId="Figurecaption">
    <w:name w:val="Figure caption"/>
    <w:basedOn w:val="Normal"/>
    <w:next w:val="Normal"/>
    <w:qFormat/>
    <w:rsid w:val="00AD63E3"/>
    <w:pPr>
      <w:spacing w:before="240" w:line="360" w:lineRule="auto"/>
    </w:pPr>
  </w:style>
  <w:style w:type="paragraph" w:customStyle="1" w:styleId="Footnotes">
    <w:name w:val="Footnotes"/>
    <w:basedOn w:val="Normal"/>
    <w:qFormat/>
    <w:rsid w:val="00AD63E3"/>
    <w:pPr>
      <w:spacing w:before="120" w:line="360" w:lineRule="auto"/>
      <w:ind w:left="482" w:hanging="482"/>
      <w:contextualSpacing/>
    </w:pPr>
    <w:rPr>
      <w:sz w:val="22"/>
    </w:rPr>
  </w:style>
  <w:style w:type="paragraph" w:customStyle="1" w:styleId="Notesoncontributors">
    <w:name w:val="Notes on contributors"/>
    <w:basedOn w:val="Normal"/>
    <w:qFormat/>
    <w:rsid w:val="00AD63E3"/>
    <w:pPr>
      <w:spacing w:before="240" w:line="360" w:lineRule="auto"/>
    </w:pPr>
    <w:rPr>
      <w:sz w:val="22"/>
    </w:rPr>
  </w:style>
  <w:style w:type="paragraph" w:customStyle="1" w:styleId="Normalparagraphstyle">
    <w:name w:val="Normal paragraph style"/>
    <w:basedOn w:val="Normal"/>
    <w:next w:val="Normal"/>
    <w:rsid w:val="00AD63E3"/>
  </w:style>
  <w:style w:type="paragraph" w:customStyle="1" w:styleId="Paragraph">
    <w:name w:val="Paragraph"/>
    <w:basedOn w:val="Normal"/>
    <w:next w:val="Newparagraph"/>
    <w:qFormat/>
    <w:rsid w:val="00AD63E3"/>
    <w:pPr>
      <w:widowControl w:val="0"/>
      <w:spacing w:before="240"/>
    </w:pPr>
  </w:style>
  <w:style w:type="paragraph" w:customStyle="1" w:styleId="Newparagraph">
    <w:name w:val="New paragraph"/>
    <w:basedOn w:val="Normal"/>
    <w:qFormat/>
    <w:rsid w:val="00AD63E3"/>
    <w:pPr>
      <w:ind w:firstLine="720"/>
    </w:pPr>
  </w:style>
  <w:style w:type="paragraph" w:styleId="NormalIndent">
    <w:name w:val="Normal Indent"/>
    <w:basedOn w:val="Normal"/>
    <w:rsid w:val="00AD63E3"/>
    <w:pPr>
      <w:ind w:left="720"/>
    </w:pPr>
  </w:style>
  <w:style w:type="paragraph" w:customStyle="1" w:styleId="References">
    <w:name w:val="References"/>
    <w:basedOn w:val="Normal"/>
    <w:qFormat/>
    <w:rsid w:val="00AD63E3"/>
    <w:pPr>
      <w:spacing w:before="120" w:line="360" w:lineRule="auto"/>
      <w:ind w:left="720" w:hanging="720"/>
      <w:contextualSpacing/>
    </w:pPr>
  </w:style>
  <w:style w:type="paragraph" w:customStyle="1" w:styleId="Subjectcodes">
    <w:name w:val="Subject codes"/>
    <w:basedOn w:val="Keywords"/>
    <w:next w:val="Paragraph"/>
    <w:qFormat/>
    <w:rsid w:val="00AD63E3"/>
  </w:style>
  <w:style w:type="paragraph" w:customStyle="1" w:styleId="Bulletedlist">
    <w:name w:val="Bulleted list"/>
    <w:basedOn w:val="Paragraph"/>
    <w:next w:val="Paragraph"/>
    <w:qFormat/>
    <w:rsid w:val="00AD63E3"/>
    <w:pPr>
      <w:widowControl/>
      <w:numPr>
        <w:numId w:val="31"/>
      </w:numPr>
      <w:spacing w:after="240"/>
      <w:contextualSpacing/>
    </w:pPr>
  </w:style>
  <w:style w:type="paragraph" w:customStyle="1" w:styleId="Heading4Paragraph">
    <w:name w:val="Heading 4 + Paragraph"/>
    <w:basedOn w:val="Paragraph"/>
    <w:next w:val="Newparagraph"/>
    <w:qFormat/>
    <w:rsid w:val="00AD63E3"/>
    <w:pPr>
      <w:widowControl/>
      <w:spacing w:before="360"/>
    </w:pPr>
  </w:style>
  <w:style w:type="character" w:styleId="Strong">
    <w:name w:val="Strong"/>
    <w:basedOn w:val="DefaultParagraphFont"/>
    <w:uiPriority w:val="22"/>
    <w:qFormat/>
    <w:rsid w:val="00D046E1"/>
    <w:rPr>
      <w:rFonts w:ascii="Arial" w:hAnsi="Arial"/>
      <w:b/>
      <w:b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er.cancer.gov/statfacts/html/lungb.htm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6E35CF-320E-4350-AF18-6E82F6EB3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915</Words>
  <Characters>2231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9-14T18:04:00Z</dcterms:created>
  <dcterms:modified xsi:type="dcterms:W3CDTF">2018-09-14T18:04:00Z</dcterms:modified>
</cp:coreProperties>
</file>